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609D7CE9" w:rsidR="004D72B5" w:rsidRPr="00E063FE" w:rsidRDefault="0028793C" w:rsidP="00972203">
      <w:pPr>
        <w:pStyle w:val="Abstract"/>
        <w:rPr>
          <w:i/>
          <w:iCs/>
        </w:rPr>
      </w:pPr>
      <w:r>
        <w:rPr>
          <w:i/>
          <w:iCs/>
          <w:noProof/>
        </w:rPr>
        <mc:AlternateContent>
          <mc:Choice Requires="wpi">
            <w:drawing>
              <wp:anchor distT="0" distB="0" distL="114300" distR="114300" simplePos="0" relativeHeight="251659264" behindDoc="0" locked="0" layoutInCell="1" allowOverlap="1" wp14:anchorId="6C7B680E" wp14:editId="7B5D95CA">
                <wp:simplePos x="0" y="0"/>
                <wp:positionH relativeFrom="column">
                  <wp:posOffset>2750487</wp:posOffset>
                </wp:positionH>
                <wp:positionV relativeFrom="paragraph">
                  <wp:posOffset>1202241</wp:posOffset>
                </wp:positionV>
                <wp:extent cx="14040" cy="14040"/>
                <wp:effectExtent l="38100" t="38100" r="36830" b="36830"/>
                <wp:wrapNone/>
                <wp:docPr id="46" name="Ink 46"/>
                <wp:cNvGraphicFramePr/>
                <a:graphic xmlns:a="http://schemas.openxmlformats.org/drawingml/2006/main">
                  <a:graphicData uri="http://schemas.microsoft.com/office/word/2010/wordprocessingInk">
                    <w14:contentPart bwMode="auto" r:id="rId9">
                      <w14:nvContentPartPr>
                        <w14:cNvContentPartPr/>
                      </w14:nvContentPartPr>
                      <w14:xfrm>
                        <a:off x="0" y="0"/>
                        <a:ext cx="14040" cy="14040"/>
                      </w14:xfrm>
                    </w14:contentPart>
                  </a:graphicData>
                </a:graphic>
              </wp:anchor>
            </w:drawing>
          </mc:Choice>
          <mc:Fallback>
            <w:pict>
              <v:shapetype w14:anchorId="28AC84B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6" o:spid="_x0000_s1026" type="#_x0000_t75" style="position:absolute;margin-left:215.3pt;margin-top:93.45pt;width:3.6pt;height:3.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">
                <v:imagedata r:id="rId10" o:title=""/>
              </v:shape>
            </w:pict>
          </mc:Fallback>
        </mc:AlternateContent>
      </w:r>
      <w:r w:rsidR="00EB4234" w:rsidRPr="00EB4234">
        <w:t xml:space="preserve"> </w:t>
      </w:r>
      <w:r w:rsidR="00EB4234" w:rsidRPr="00EB4234">
        <w:rPr>
          <w:i/>
          <w:iCs/>
          <w:noProof/>
        </w:rPr>
        <w:t xml:space="preserve">Healthcare information sharing and interoperability between healthcare organizations are important factors to healthcare quality and safety since a patient may require medical services and consultations from different healthcare providers. Many challenges inhibit successful data sharing such as data integrity, security, and privacy. Integrating Healthcare Enterprise (IHE) provides Cross-Enterprise Document Sharing (XDS.b) profile that allows the adopted organizations to share health documents between institutions. No specific security implementations were endorsed, which allows latest security technologies to be applied. Healthcare domain has become a major target in emerging cyber-security threats. These threats increase difficulty to maintain secure health information sharing network. These cyberthreats can compromise integrity and availability of data and effect patient’s life. Blockchain technology can be used to solve health information sharing issues. A novel method using Blockchain technology to ensure health information integrity and availability is implemented, demonstrated and </w:t>
      </w:r>
      <w:r w:rsidR="00EB4234" w:rsidRPr="004D50EC">
        <w:rPr>
          <w:i/>
          <w:iCs/>
          <w:noProof/>
        </w:rPr>
        <w:t>freely available,</w:t>
      </w:r>
      <w:r w:rsidR="00EB4234" w:rsidRPr="00EB4234">
        <w:rPr>
          <w:i/>
          <w:iCs/>
          <w:noProof/>
        </w:rPr>
        <w:t xml:space="preserve">  allowing health document sharing through decentralized network while addressing cyber-security issues through unique characteristics of Blockchain technology.</w:t>
      </w:r>
    </w:p>
    <w:p w14:paraId="00DF7B5F" w14:textId="1BE42F00" w:rsidR="009303D9" w:rsidRPr="004D72B5" w:rsidRDefault="0093118F" w:rsidP="00972203">
      <w:pPr>
        <w:pStyle w:val="Keywords"/>
      </w:pPr>
      <w:r w:rsidRPr="004D72B5">
        <w:t>Keywords—</w:t>
      </w:r>
      <w:r>
        <w:t>health information, interoperability, information sharing, information security, blockchain, smart contract, ihe, xds</w:t>
      </w:r>
      <w:r w:rsidRPr="004D72B5" w:rsidDel="0093118F">
        <w:t xml:space="preserve"> </w:t>
      </w:r>
    </w:p>
    <w:p w14:paraId="713CD338" w14:textId="75E75059" w:rsidR="001F0AA6" w:rsidRPr="00682D2B" w:rsidRDefault="009303D9" w:rsidP="00E7596C">
      <w:pPr>
        <w:pStyle w:val="Heading1"/>
      </w:pPr>
      <w:r w:rsidRPr="00D632BE">
        <w:t>Introduction</w:t>
      </w:r>
    </w:p>
    <w:p w14:paraId="2A11EAB3" w14:textId="0470CF83" w:rsidR="00442CD0" w:rsidRPr="00E57096" w:rsidRDefault="00A80552" w:rsidP="00E9316E">
      <w:pPr>
        <w:pStyle w:val="BodyText"/>
        <w:tabs>
          <w:tab w:val="left" w:pos="4680"/>
        </w:tabs>
        <w:jc w:val="thaiDistribute"/>
        <w:rPr>
          <w:lang w:val="en-US"/>
        </w:rPr>
      </w:pPr>
      <w:r w:rsidRPr="00A80552">
        <w:rPr>
          <w:lang w:val="en-US"/>
        </w:rPr>
        <w:t>The increasing demand for better quality and secure healthcare services and operation</w:t>
      </w:r>
      <w:r w:rsidR="00714444">
        <w:rPr>
          <w:lang w:val="en-US"/>
        </w:rPr>
        <w:t>al</w:t>
      </w:r>
      <w:r w:rsidRPr="00A80552">
        <w:rPr>
          <w:lang w:val="en-US"/>
        </w:rPr>
        <w:t xml:space="preserve"> efficiency play an important role in patient services and economic outcomes. Healthcare information sharing and interoperability between healthcare organizations are one of the major solutions to improve healthcare service quality. Patient’s health documents are scattered across different healthcare organizations, which may cause by different medical services being offered by different providers. Each healthcare provider has its own methods, processes, and workflow to handle healthcare information. This makes it harder for one health information system to interoperate with one another. Sharing health information with trusted parties who may not employ the highest level of security standards and practices exposing vulnerabilities to patients, businesses, and organizations. The risk-reward ratio from sharing patients’ information with others may not be worthwhile if it were done improperly. This creates high friction for one organization to share their information with each other. It is even more difficult for individual patients to integrate and share their health information with different providers. These interoperation problems cause a huge decrease in efficiency in healthcare operations and result in a lower quality of healthcare service [1–8]. Therefore, there are many initiatives [9–14] that start to standardize healthcare </w:t>
      </w:r>
      <w:r w:rsidRPr="00A80552">
        <w:rPr>
          <w:lang w:val="en-US"/>
        </w:rPr>
        <w:t xml:space="preserve">information technology with the goal to allow healthcare organizations to be able to exchange patients’ information with one another. By applying Blockchain technology to the Cross-Enterprise Document Sharing (XDS.b) Profile created by Integrating Healthcare Enterprise (IHE), the concept can help healthcare organizations achieve both secure health information sharing and interoperability between organizations. Decentralization from Blockchain passively allows the distribution of data via Blockchain-specific protocol to the network without the need for a centralized mediator. Transparency and cryptographic nature of Blockchain characteristics establish an environment that allows each stakeholder to share health information with each other without requiring trust between each party as no one can have absolute authority over shared data and preventing tampering existing data. Combining Blockchain with XDS.b will significantly reduce data sharing risks even the sharing party </w:t>
      </w:r>
      <w:r w:rsidR="00E04B81">
        <w:rPr>
          <w:lang w:val="en-US"/>
        </w:rPr>
        <w:t>does</w:t>
      </w:r>
      <w:r w:rsidRPr="00A80552">
        <w:rPr>
          <w:lang w:val="en-US"/>
        </w:rPr>
        <w:t xml:space="preserve"> not</w:t>
      </w:r>
      <w:r w:rsidR="00E9316E">
        <w:rPr>
          <w:lang w:val="en-US"/>
        </w:rPr>
        <w:t xml:space="preserve"> deploy</w:t>
      </w:r>
      <w:r w:rsidRPr="00A80552">
        <w:rPr>
          <w:lang w:val="en-US"/>
        </w:rPr>
        <w:t xml:space="preserve"> the highest level of security standards and practices. Concurrently, decentralization of data also opens opportunities for the development of a patient-centric application which may further allow each individual to integrate, share, and keep track of their own healthcare information at its best</w:t>
      </w:r>
      <w:r>
        <w:rPr>
          <w:lang w:val="en-US"/>
        </w:rPr>
        <w:t>.</w:t>
      </w:r>
    </w:p>
    <w:p w14:paraId="1C95098C" w14:textId="525DFDE3" w:rsidR="00BA6D7F" w:rsidRDefault="00CD7786" w:rsidP="00442CD0">
      <w:pPr>
        <w:pStyle w:val="BodyText"/>
        <w:tabs>
          <w:tab w:val="left" w:pos="4680"/>
        </w:tabs>
        <w:rPr>
          <w:rFonts w:cstheme="minorBidi"/>
          <w:szCs w:val="25"/>
          <w:lang w:val="en-US" w:bidi="th-TH"/>
        </w:rPr>
      </w:pPr>
      <w:r w:rsidRPr="00CD7786">
        <w:rPr>
          <w:rFonts w:cs="Angsana New"/>
          <w:szCs w:val="25"/>
          <w:lang w:val="en-US" w:bidi="th-TH"/>
        </w:rPr>
        <w:t xml:space="preserve">Besides the issue regarding health information sharing between different enterprises, emerging cyber-security threats have been threatening healthcare domain.  Hospitals have been hit by ransomwares interrupting medical operations and severely disrupt healthcare services. The number of patient records breached has been on an increase every year from 2012 to 2020 [15–19]. Security experts estimated the number of ransomware attacks on healthcare institute to be close to 1,000 per day in 2015, which is 35% more than the previous year. The number even rose to 4,000 attacks on certain days according to a report published by Symantec in 2016.  The case when Czech hospital hit by cyberattack while in the midst of a COVID-19 outbreak [20] shows that failing on secure integrity and availability of healthcare information cause a major disruptive factor on continuity of medical operations. Assumed that organization policy and employee security awareness about cyber-security were addressed, there are several techniques proposed to mitigate the problem. One of major solution being propose is utilization of Blockchain technology on healthcare information or its infrastructure. Cryptographical components and consensus mechanism of Blockchain will give immutable characteristic and secure integrity of the information, while decentralization of published data help secures its availability [21–24]. </w:t>
      </w:r>
      <w:r w:rsidR="008125C8">
        <w:rPr>
          <w:rFonts w:cstheme="minorBidi"/>
          <w:szCs w:val="25"/>
          <w:lang w:val="en-US" w:bidi="th-TH"/>
        </w:rPr>
        <w:t xml:space="preserve"> </w:t>
      </w:r>
    </w:p>
    <w:p w14:paraId="50A2188A" w14:textId="5ADAC308" w:rsidR="007C1DCF" w:rsidRDefault="007C1DCF" w:rsidP="00791F24">
      <w:pPr>
        <w:pStyle w:val="BodyText"/>
        <w:rPr>
          <w:rFonts w:cstheme="minorBidi"/>
          <w:szCs w:val="25"/>
          <w:lang w:val="en-US" w:bidi="th-TH"/>
        </w:rPr>
      </w:pPr>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w:t>
      </w:r>
      <w:r w:rsidRPr="006C07A5">
        <w:rPr>
          <w:lang w:val="en-US"/>
        </w:rPr>
        <w:lastRenderedPageBreak/>
        <w:t>are grouped into blocks.</w:t>
      </w:r>
      <w:r w:rsidR="006B3203">
        <w:rPr>
          <w:lang w:val="en-US"/>
        </w:rPr>
        <w:t xml:space="preserve"> </w:t>
      </w:r>
      <w:r w:rsidR="006B3203" w:rsidRPr="00AC43BC">
        <w:rPr>
          <w:lang w:val="en-US"/>
        </w:rPr>
        <w:fldChar w:fldCharType="begin" w:fldLock="1"/>
      </w:r>
      <w:r w:rsidR="00026536">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6B3203" w:rsidRPr="00AC43BC">
        <w:rPr>
          <w:lang w:val="en-US"/>
        </w:rPr>
        <w:fldChar w:fldCharType="separate"/>
      </w:r>
      <w:r w:rsidR="003F4C1D" w:rsidRPr="003F4C1D">
        <w:rPr>
          <w:noProof/>
          <w:lang w:val="en-US"/>
        </w:rPr>
        <w:t>[25]</w:t>
      </w:r>
      <w:r w:rsidR="006B3203" w:rsidRPr="00AC43BC">
        <w:rPr>
          <w:lang w:val="en-US"/>
        </w:rPr>
        <w:fldChar w:fldCharType="end"/>
      </w:r>
      <w:r w:rsidRPr="006C07A5">
        <w:rPr>
          <w:lang w:val="en-US"/>
        </w:rPr>
        <w:t xml:space="preserve">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w:t>
      </w:r>
      <w:r w:rsidR="00D13F81">
        <w:rPr>
          <w:lang w:val="en-US"/>
        </w:rPr>
        <w:t>s</w:t>
      </w:r>
      <w:r w:rsidRPr="006C07A5">
        <w:rPr>
          <w:lang w:val="en-US"/>
        </w:rPr>
        <w:t xml:space="preserve"> within the network, and any conflicts are resolved automatically using established rules.</w:t>
      </w:r>
      <w:r>
        <w:rPr>
          <w:lang w:val="en-US"/>
        </w:rPr>
        <w:t xml:space="preserve"> This </w:t>
      </w:r>
      <w:r w:rsidR="005D0AE9">
        <w:rPr>
          <w:lang w:val="en-US"/>
        </w:rPr>
        <w:t>gives</w:t>
      </w:r>
      <w:r>
        <w:rPr>
          <w:lang w:val="en-US"/>
        </w:rPr>
        <w:t xml:space="preser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w:t>
      </w:r>
      <w:r w:rsidR="00B26CBC">
        <w:rPr>
          <w:lang w:val="en-US"/>
        </w:rPr>
        <w:t>s</w:t>
      </w:r>
      <w:r>
        <w:rPr>
          <w:lang w:val="en-US"/>
        </w:rPr>
        <w:t xml:space="preserve"> each member to passively share information with each other. </w:t>
      </w:r>
      <w:r w:rsidR="00392A63">
        <w:rPr>
          <w:rFonts w:cstheme="minorBidi"/>
          <w:szCs w:val="25"/>
          <w:lang w:val="en-US" w:bidi="th-TH"/>
        </w:rPr>
        <w:t>S</w:t>
      </w:r>
      <w:r>
        <w:rPr>
          <w:rFonts w:cstheme="minorBidi"/>
          <w:szCs w:val="25"/>
          <w:lang w:val="en-US" w:bidi="th-TH"/>
        </w:rPr>
        <w:t>ince the introduction of the first Blockchain based cryptocurrency named ‘Bitcoin’, there are many Blockchain platform</w:t>
      </w:r>
      <w:r w:rsidR="00152DBD">
        <w:rPr>
          <w:rFonts w:cstheme="minorBidi"/>
          <w:szCs w:val="25"/>
          <w:lang w:val="en-US" w:bidi="th-TH"/>
        </w:rPr>
        <w:t>s</w:t>
      </w:r>
      <w:r>
        <w:rPr>
          <w:rFonts w:cstheme="minorBidi"/>
          <w:szCs w:val="25"/>
          <w:lang w:val="en-US" w:bidi="th-TH"/>
        </w:rPr>
        <w:t xml:space="preserve"> and service provider</w:t>
      </w:r>
      <w:r w:rsidR="009C584A">
        <w:rPr>
          <w:rFonts w:cstheme="minorBidi"/>
          <w:szCs w:val="25"/>
          <w:lang w:val="en-US" w:bidi="th-TH"/>
        </w:rPr>
        <w:t>s</w:t>
      </w:r>
      <w:r>
        <w:rPr>
          <w:rFonts w:cstheme="minorBidi"/>
          <w:szCs w:val="25"/>
          <w:lang w:val="en-US" w:bidi="th-TH"/>
        </w:rPr>
        <w:t xml:space="preserve"> entered the industry. One of major platform adopt by many kinds of application</w:t>
      </w:r>
      <w:r w:rsidR="009C224E">
        <w:rPr>
          <w:rFonts w:cstheme="minorBidi"/>
          <w:szCs w:val="25"/>
          <w:lang w:val="en-US" w:bidi="th-TH"/>
        </w:rPr>
        <w:t>s</w:t>
      </w:r>
      <w:r>
        <w:rPr>
          <w:rFonts w:cstheme="minorBidi"/>
          <w:szCs w:val="25"/>
          <w:lang w:val="en-US" w:bidi="th-TH"/>
        </w:rPr>
        <w:t xml:space="preserve"> is Ethereum. </w:t>
      </w:r>
      <w:r w:rsidR="00A51BB7">
        <w:rPr>
          <w:rFonts w:cstheme="minorBidi"/>
          <w:szCs w:val="25"/>
          <w:lang w:val="en-US" w:bidi="th-TH"/>
        </w:rPr>
        <w:t xml:space="preserve">It </w:t>
      </w:r>
      <w:r>
        <w:rPr>
          <w:rFonts w:cstheme="minorBidi"/>
          <w:szCs w:val="25"/>
          <w:lang w:val="en-US" w:bidi="th-TH"/>
        </w:rPr>
        <w:t xml:space="preserve">was the first major platform that introduce usage of Blockchain </w:t>
      </w:r>
      <w:r w:rsidR="006B1FE7">
        <w:rPr>
          <w:rFonts w:cstheme="minorBidi"/>
          <w:szCs w:val="25"/>
          <w:lang w:val="en-US" w:bidi="th-TH"/>
        </w:rPr>
        <w:t>for various</w:t>
      </w:r>
      <w:r>
        <w:rPr>
          <w:rFonts w:cstheme="minorBidi"/>
          <w:szCs w:val="25"/>
          <w:lang w:val="en-US" w:bidi="th-TH"/>
        </w:rPr>
        <w:t xml:space="preserve"> field</w:t>
      </w:r>
      <w:r w:rsidR="005909FD">
        <w:rPr>
          <w:rFonts w:cstheme="minorBidi"/>
          <w:szCs w:val="25"/>
          <w:lang w:val="en-US" w:bidi="th-TH"/>
        </w:rPr>
        <w:t>s</w:t>
      </w:r>
      <w:r>
        <w:rPr>
          <w:rFonts w:cstheme="minorBidi"/>
          <w:szCs w:val="25"/>
          <w:lang w:val="en-US" w:bidi="th-TH"/>
        </w:rPr>
        <w:t xml:space="preserve"> of </w:t>
      </w:r>
      <w:r w:rsidRPr="005909FD">
        <w:rPr>
          <w:rFonts w:cstheme="minorBidi"/>
          <w:szCs w:val="25"/>
          <w:lang w:val="en-US" w:bidi="th-TH"/>
        </w:rPr>
        <w:t>application</w:t>
      </w:r>
      <w:r w:rsidR="00A51BB7">
        <w:rPr>
          <w:rFonts w:cstheme="minorBidi"/>
          <w:szCs w:val="25"/>
          <w:lang w:val="en-US" w:bidi="th-TH"/>
        </w:rPr>
        <w:t>s</w:t>
      </w:r>
      <w:r>
        <w:rPr>
          <w:rFonts w:cstheme="minorBidi"/>
          <w:szCs w:val="25"/>
          <w:lang w:val="en-US" w:bidi="th-TH"/>
        </w:rPr>
        <w:t xml:space="preserve"> other than cryptocurrency with its ‘</w:t>
      </w:r>
      <w:r w:rsidR="00E37858">
        <w:rPr>
          <w:rFonts w:cstheme="minorBidi"/>
          <w:szCs w:val="25"/>
          <w:lang w:val="en-US" w:bidi="th-TH"/>
        </w:rPr>
        <w:t>Smart-contract</w:t>
      </w:r>
      <w:r>
        <w:rPr>
          <w:rFonts w:cstheme="minorBidi"/>
          <w:szCs w:val="25"/>
          <w:lang w:val="en-US" w:bidi="th-TH"/>
        </w:rPr>
        <w:t xml:space="preserve">’. </w:t>
      </w:r>
      <w:r w:rsidR="00A51BB7">
        <w:rPr>
          <w:rFonts w:cstheme="minorBidi"/>
          <w:szCs w:val="25"/>
          <w:lang w:val="en-US" w:bidi="th-TH"/>
        </w:rPr>
        <w:t>It</w:t>
      </w:r>
      <w:r>
        <w:rPr>
          <w:rFonts w:cstheme="minorBidi"/>
          <w:szCs w:val="25"/>
          <w:lang w:val="en-US" w:bidi="th-TH"/>
        </w:rPr>
        <w:t xml:space="preserve"> allow</w:t>
      </w:r>
      <w:r w:rsidR="009C584A">
        <w:rPr>
          <w:rFonts w:cstheme="minorBidi"/>
          <w:szCs w:val="25"/>
          <w:lang w:val="en-US" w:bidi="th-TH"/>
        </w:rPr>
        <w:t>s</w:t>
      </w:r>
      <w:r>
        <w:rPr>
          <w:rFonts w:cstheme="minorBidi"/>
          <w:szCs w:val="25"/>
          <w:lang w:val="en-US" w:bidi="th-TH"/>
        </w:rPr>
        <w:t xml:space="preserve"> developer</w:t>
      </w:r>
      <w:r w:rsidR="009C584A">
        <w:rPr>
          <w:rFonts w:cstheme="minorBidi"/>
          <w:szCs w:val="25"/>
          <w:lang w:val="en-US" w:bidi="th-TH"/>
        </w:rPr>
        <w:t>s</w:t>
      </w:r>
      <w:r>
        <w:rPr>
          <w:rFonts w:cstheme="minorBidi"/>
          <w:szCs w:val="25"/>
          <w:lang w:val="en-US" w:bidi="th-TH"/>
        </w:rPr>
        <w:t xml:space="preserve"> to publish logic model</w:t>
      </w:r>
      <w:r w:rsidR="009C584A">
        <w:rPr>
          <w:rFonts w:cstheme="minorBidi"/>
          <w:szCs w:val="25"/>
          <w:lang w:val="en-US" w:bidi="th-TH"/>
        </w:rPr>
        <w:t>s</w:t>
      </w:r>
      <w:r>
        <w:rPr>
          <w:rFonts w:cstheme="minorBidi"/>
          <w:szCs w:val="25"/>
          <w:lang w:val="en-US" w:bidi="th-TH"/>
        </w:rPr>
        <w:t xml:space="preserve"> or computational algorithm</w:t>
      </w:r>
      <w:r w:rsidR="009C584A">
        <w:rPr>
          <w:rFonts w:cstheme="minorBidi"/>
          <w:szCs w:val="25"/>
          <w:lang w:val="en-US" w:bidi="th-TH"/>
        </w:rPr>
        <w:t>s</w:t>
      </w:r>
      <w:r>
        <w:rPr>
          <w:rFonts w:cstheme="minorBidi"/>
          <w:szCs w:val="25"/>
          <w:lang w:val="en-US" w:bidi="th-TH"/>
        </w:rPr>
        <w:t xml:space="preserve"> into Blockchain which enable</w:t>
      </w:r>
      <w:r w:rsidR="009C584A">
        <w:rPr>
          <w:rFonts w:cstheme="minorBidi"/>
          <w:szCs w:val="25"/>
          <w:lang w:val="en-US" w:bidi="th-TH"/>
        </w:rPr>
        <w:t>s</w:t>
      </w:r>
      <w:r>
        <w:rPr>
          <w:rFonts w:cstheme="minorBidi"/>
          <w:szCs w:val="25"/>
          <w:lang w:val="en-US" w:bidi="th-TH"/>
        </w:rPr>
        <w:t xml:space="preserv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sidR="00026536">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6], [27]","plainTextFormattedCitation":"[26], [27]","previouslyFormattedCitation":"[26], [27]"},"properties":{"noteIndex":0},"schema":"https://github.com/citation-style-language/schema/raw/master/csl-citation.json"}</w:instrText>
      </w:r>
      <w:r>
        <w:rPr>
          <w:rFonts w:cstheme="minorBidi"/>
          <w:szCs w:val="25"/>
          <w:cs/>
          <w:lang w:val="en-US" w:bidi="th-TH"/>
        </w:rPr>
        <w:fldChar w:fldCharType="separate"/>
      </w:r>
      <w:r w:rsidR="003F4C1D" w:rsidRPr="003F4C1D">
        <w:rPr>
          <w:rFonts w:cstheme="minorBidi"/>
          <w:noProof/>
          <w:szCs w:val="25"/>
          <w:lang w:val="en-US" w:bidi="th-TH"/>
        </w:rPr>
        <w:t>[26,27]</w:t>
      </w:r>
      <w:r>
        <w:rPr>
          <w:rFonts w:cstheme="minorBidi"/>
          <w:szCs w:val="25"/>
          <w:cs/>
          <w:lang w:val="en-US" w:bidi="th-TH"/>
        </w:rPr>
        <w:fldChar w:fldCharType="end"/>
      </w:r>
      <w:r>
        <w:rPr>
          <w:rFonts w:cstheme="minorBidi"/>
          <w:szCs w:val="25"/>
          <w:lang w:val="en-US" w:bidi="th-TH"/>
        </w:rPr>
        <w:t xml:space="preserve">. </w:t>
      </w:r>
    </w:p>
    <w:p w14:paraId="24D0DE35" w14:textId="0A85C01F" w:rsidR="000E73B3" w:rsidRDefault="00447218" w:rsidP="00791F24">
      <w:pPr>
        <w:pStyle w:val="BodyText"/>
        <w:rPr>
          <w:rFonts w:cstheme="minorBidi"/>
          <w:szCs w:val="25"/>
          <w:lang w:val="en-US" w:bidi="th-TH"/>
        </w:rPr>
      </w:pPr>
      <w:r>
        <w:rPr>
          <w:lang w:val="en-US"/>
        </w:rPr>
        <w:t xml:space="preserve">As for addressing issues regarding health information sharing between different enterprises, there are concepts of utilizing Blockchain </w:t>
      </w:r>
      <w:r w:rsidR="00416CE0">
        <w:rPr>
          <w:lang w:val="en-US"/>
        </w:rPr>
        <w:t>proposed by Mayo Clinic and “MedRec” MIT</w:t>
      </w:r>
      <w:r w:rsidR="00143AA5">
        <w:rPr>
          <w:lang w:val="en-US"/>
        </w:rPr>
        <w:t>.</w:t>
      </w:r>
      <w:r w:rsidR="00416CE0">
        <w:rPr>
          <w:lang w:val="en-US"/>
        </w:rPr>
        <w:t xml:space="preserve"> Both introduce an effective way</w:t>
      </w:r>
      <w:r w:rsidR="008F2F42">
        <w:rPr>
          <w:lang w:val="en-US"/>
        </w:rPr>
        <w:t xml:space="preserve"> with potential</w:t>
      </w:r>
      <w:r w:rsidR="00416CE0">
        <w:rPr>
          <w:lang w:val="en-US"/>
        </w:rPr>
        <w:t xml:space="preserve"> to utilize Blockchain technology for information sharing in healthcare enterprise environment.</w:t>
      </w:r>
      <w:r w:rsidR="00510F1B">
        <w:rPr>
          <w:lang w:val="en-US"/>
        </w:rPr>
        <w:t xml:space="preserve"> The work</w:t>
      </w:r>
      <w:r w:rsidR="006937D7">
        <w:rPr>
          <w:lang w:val="en-US"/>
        </w:rPr>
        <w:t>s have</w:t>
      </w:r>
      <w:r w:rsidR="00510F1B">
        <w:rPr>
          <w:lang w:val="en-US"/>
        </w:rPr>
        <w:t xml:space="preserve"> g</w:t>
      </w:r>
      <w:r w:rsidR="00C80645">
        <w:rPr>
          <w:lang w:val="en-US"/>
        </w:rPr>
        <w:t>iven</w:t>
      </w:r>
      <w:r w:rsidR="00510F1B">
        <w:rPr>
          <w:lang w:val="en-US"/>
        </w:rPr>
        <w:t xml:space="preserve"> great demonstration of how decentralization</w:t>
      </w:r>
      <w:r w:rsidR="00C50017">
        <w:rPr>
          <w:lang w:val="en-US"/>
        </w:rPr>
        <w:t xml:space="preserve"> </w:t>
      </w:r>
      <w:r w:rsidR="003A05A4">
        <w:rPr>
          <w:rFonts w:cs="Angsana New"/>
          <w:szCs w:val="25"/>
          <w:lang w:val="en-US" w:bidi="th-TH"/>
        </w:rPr>
        <w:t>of</w:t>
      </w:r>
      <w:r w:rsidR="0053480D">
        <w:rPr>
          <w:rFonts w:cs="Angsana New"/>
          <w:szCs w:val="25"/>
          <w:lang w:val="en-US" w:bidi="th-TH"/>
        </w:rPr>
        <w:t>fered by</w:t>
      </w:r>
      <w:r w:rsidR="00C50017">
        <w:rPr>
          <w:lang w:val="en-US"/>
        </w:rPr>
        <w:t xml:space="preserve"> Blockchain</w:t>
      </w:r>
      <w:r w:rsidR="00510F1B">
        <w:rPr>
          <w:lang w:val="en-US"/>
        </w:rPr>
        <w:t xml:space="preserve"> can resolve trust issue wh</w:t>
      </w:r>
      <w:r w:rsidR="00681318">
        <w:rPr>
          <w:lang w:val="en-US"/>
        </w:rPr>
        <w:t>ere</w:t>
      </w:r>
      <w:r w:rsidR="00510F1B">
        <w:rPr>
          <w:lang w:val="en-US"/>
        </w:rPr>
        <w:t xml:space="preserve"> each enterprise require</w:t>
      </w:r>
      <w:r w:rsidR="00681318">
        <w:rPr>
          <w:lang w:val="en-US"/>
        </w:rPr>
        <w:t xml:space="preserve"> “trust”</w:t>
      </w:r>
      <w:r w:rsidR="00510F1B">
        <w:rPr>
          <w:lang w:val="en-US"/>
        </w:rPr>
        <w:t xml:space="preserve"> </w:t>
      </w:r>
      <w:r w:rsidR="005A6AB6">
        <w:rPr>
          <w:lang w:val="en-US"/>
        </w:rPr>
        <w:t>before</w:t>
      </w:r>
      <w:r w:rsidR="00510F1B">
        <w:rPr>
          <w:lang w:val="en-US"/>
        </w:rPr>
        <w:t xml:space="preserve"> </w:t>
      </w:r>
      <w:r w:rsidR="005A6AB6">
        <w:rPr>
          <w:lang w:val="en-US"/>
        </w:rPr>
        <w:t>beginning to</w:t>
      </w:r>
      <w:r w:rsidR="00510F1B">
        <w:rPr>
          <w:lang w:val="en-US"/>
        </w:rPr>
        <w:t xml:space="preserve"> share their information with others.</w:t>
      </w:r>
      <w:r w:rsidR="00DE6478">
        <w:rPr>
          <w:lang w:val="en-US"/>
        </w:rPr>
        <w:t xml:space="preserve"> However, both solutions are not yet directly </w:t>
      </w:r>
      <w:r w:rsidR="00E957C7">
        <w:rPr>
          <w:lang w:val="en-US"/>
        </w:rPr>
        <w:t>introduced</w:t>
      </w:r>
      <w:r w:rsidR="00DE6478">
        <w:rPr>
          <w:lang w:val="en-US"/>
        </w:rPr>
        <w:t xml:space="preserve"> how Blockchain can help mitigate cyber-security threats threatening </w:t>
      </w:r>
      <w:r w:rsidR="00E60B84">
        <w:rPr>
          <w:lang w:val="en-US"/>
        </w:rPr>
        <w:t xml:space="preserve">integrity and availability of data in </w:t>
      </w:r>
      <w:r w:rsidR="00DE6478">
        <w:rPr>
          <w:lang w:val="en-US"/>
        </w:rPr>
        <w:t>healthcare domain.</w:t>
      </w:r>
      <w:r w:rsidR="007312F0">
        <w:rPr>
          <w:lang w:val="en-US"/>
        </w:rPr>
        <w:t xml:space="preserve"> </w:t>
      </w:r>
      <w:r w:rsidR="000E73B3">
        <w:rPr>
          <w:lang w:val="en-US"/>
        </w:rPr>
        <w:t>In this work</w:t>
      </w:r>
      <w:r w:rsidR="00030330">
        <w:rPr>
          <w:lang w:val="en-US"/>
        </w:rPr>
        <w:t>,</w:t>
      </w:r>
      <w:r w:rsidR="000E73B3">
        <w:rPr>
          <w:lang w:val="en-US"/>
        </w:rPr>
        <w:t xml:space="preserve"> we propose a solution that can solve data integrity and availability issues </w:t>
      </w:r>
      <w:r w:rsidR="000144F2">
        <w:rPr>
          <w:lang w:val="en-US"/>
        </w:rPr>
        <w:t>while help</w:t>
      </w:r>
      <w:r w:rsidR="000E73B3">
        <w:rPr>
          <w:lang w:val="en-US"/>
        </w:rPr>
        <w:t xml:space="preserve"> reduce the friction of allowing health document sharing between different enterprises</w:t>
      </w:r>
      <w:r w:rsidR="00B41B8A">
        <w:rPr>
          <w:rFonts w:cstheme="minorBidi"/>
          <w:szCs w:val="25"/>
          <w:lang w:val="en-US" w:bidi="th-TH"/>
        </w:rPr>
        <w:t xml:space="preserve"> by</w:t>
      </w:r>
      <w:r w:rsidR="000E73B3">
        <w:rPr>
          <w:rFonts w:cstheme="minorBidi"/>
          <w:szCs w:val="25"/>
          <w:lang w:val="en-US" w:bidi="th-TH"/>
        </w:rPr>
        <w:t xml:space="preserve"> utiliz</w:t>
      </w:r>
      <w:r w:rsidR="00B41B8A">
        <w:rPr>
          <w:rFonts w:cstheme="minorBidi"/>
          <w:szCs w:val="25"/>
          <w:lang w:val="en-US" w:bidi="th-TH"/>
        </w:rPr>
        <w:t>ing</w:t>
      </w:r>
      <w:r w:rsidR="000E73B3">
        <w:rPr>
          <w:rFonts w:cstheme="minorBidi"/>
          <w:szCs w:val="25"/>
          <w:lang w:val="en-US" w:bidi="th-TH"/>
        </w:rPr>
        <w:t xml:space="preserve"> Ethereum’s </w:t>
      </w:r>
      <w:r w:rsidR="00E37858">
        <w:rPr>
          <w:rFonts w:cstheme="minorBidi"/>
          <w:szCs w:val="25"/>
          <w:lang w:val="en-US" w:bidi="th-TH"/>
        </w:rPr>
        <w:t>Smart-contract</w:t>
      </w:r>
      <w:r w:rsidR="000E73B3">
        <w:rPr>
          <w:rFonts w:cstheme="minorBidi"/>
          <w:szCs w:val="25"/>
          <w:lang w:val="en-US" w:bidi="th-TH"/>
        </w:rPr>
        <w:t xml:space="preserve"> to enable implementation of IHE XDS.b Profile concept with Blockchain.</w:t>
      </w:r>
    </w:p>
    <w:p w14:paraId="3DAFA502" w14:textId="051B96C5" w:rsidR="00606D7F" w:rsidRPr="008C6257" w:rsidRDefault="00FB51F7" w:rsidP="00791F24">
      <w:pPr>
        <w:pStyle w:val="BodyText"/>
        <w:rPr>
          <w:rFonts w:cstheme="minorBidi"/>
          <w:szCs w:val="25"/>
          <w:lang w:val="en-US" w:bidi="th-TH"/>
        </w:rPr>
      </w:pPr>
      <w:r>
        <w:rPr>
          <w:rFonts w:cstheme="minorBidi"/>
          <w:szCs w:val="25"/>
          <w:lang w:val="en-US" w:bidi="th-TH"/>
        </w:rPr>
        <w:t>The next section provides</w:t>
      </w:r>
      <w:r w:rsidR="00EA50E2">
        <w:rPr>
          <w:rFonts w:cstheme="minorBidi"/>
          <w:szCs w:val="25"/>
          <w:lang w:val="en-US" w:bidi="th-TH"/>
        </w:rPr>
        <w:t xml:space="preserve"> information about </w:t>
      </w:r>
      <w:r w:rsidR="008729CD">
        <w:rPr>
          <w:rFonts w:cstheme="minorBidi"/>
          <w:szCs w:val="25"/>
          <w:lang w:val="en-US" w:bidi="th-TH"/>
        </w:rPr>
        <w:t>relevant</w:t>
      </w:r>
      <w:r w:rsidR="00606D7F">
        <w:rPr>
          <w:rFonts w:cstheme="minorBidi"/>
          <w:szCs w:val="25"/>
          <w:lang w:val="en-US" w:bidi="th-TH"/>
        </w:rPr>
        <w:t xml:space="preserve"> work</w:t>
      </w:r>
      <w:r w:rsidR="002A148D">
        <w:rPr>
          <w:rFonts w:cstheme="minorBidi"/>
          <w:szCs w:val="25"/>
          <w:lang w:val="en-US" w:bidi="th-TH"/>
        </w:rPr>
        <w:t>s</w:t>
      </w:r>
      <w:r w:rsidR="00606D7F">
        <w:rPr>
          <w:rFonts w:cstheme="minorBidi"/>
          <w:szCs w:val="25"/>
          <w:lang w:val="en-US" w:bidi="th-TH"/>
        </w:rPr>
        <w:t xml:space="preserve"> that inspire our design</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section III</w:t>
      </w:r>
      <w:r w:rsidR="002127FB">
        <w:rPr>
          <w:rFonts w:cstheme="minorBidi"/>
          <w:szCs w:val="25"/>
          <w:lang w:val="en-US" w:bidi="th-TH"/>
        </w:rPr>
        <w:t>. Then</w:t>
      </w:r>
      <w:r w:rsidR="002A148D">
        <w:rPr>
          <w:rFonts w:cstheme="minorBidi"/>
          <w:szCs w:val="25"/>
          <w:lang w:val="en-US" w:bidi="th-TH"/>
        </w:rPr>
        <w:t>,</w:t>
      </w:r>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s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w:t>
      </w:r>
      <w:r w:rsidR="00B15EE2">
        <w:rPr>
          <w:rFonts w:cstheme="minorBidi"/>
          <w:szCs w:val="25"/>
          <w:lang w:val="en-US" w:bidi="th-TH"/>
        </w:rPr>
        <w:t>que</w:t>
      </w:r>
      <w:r w:rsidR="004A7987">
        <w:rPr>
          <w:rFonts w:cstheme="minorBidi"/>
          <w:szCs w:val="25"/>
          <w:lang w:val="en-US" w:bidi="th-TH"/>
        </w:rPr>
        <w:t>s</w:t>
      </w:r>
      <w:r w:rsidR="00306C9A">
        <w:rPr>
          <w:rFonts w:cstheme="minorBidi"/>
          <w:szCs w:val="25"/>
          <w:lang w:val="en-US" w:bidi="th-TH"/>
        </w:rPr>
        <w:t xml:space="preserve"> </w:t>
      </w:r>
      <w:r w:rsidR="00BC3C84">
        <w:rPr>
          <w:rFonts w:cstheme="minorBidi"/>
          <w:szCs w:val="25"/>
          <w:lang w:val="en-US" w:bidi="th-TH"/>
        </w:rPr>
        <w:t>in s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r w:rsidR="0021595C">
        <w:rPr>
          <w:rFonts w:cstheme="minorBidi"/>
          <w:szCs w:val="25"/>
          <w:lang w:val="en-US" w:bidi="th-TH"/>
        </w:rPr>
        <w:t xml:space="preserve"> we</w:t>
      </w:r>
      <w:r w:rsidR="007230F9">
        <w:rPr>
          <w:rFonts w:cstheme="minorBidi"/>
          <w:szCs w:val="25"/>
          <w:lang w:val="en-US" w:bidi="th-TH"/>
        </w:rPr>
        <w:t xml:space="preserve"> </w:t>
      </w:r>
      <w:r w:rsidR="000864FC">
        <w:rPr>
          <w:rFonts w:cstheme="minorBidi"/>
          <w:szCs w:val="25"/>
          <w:lang w:val="en-US" w:bidi="th-TH"/>
        </w:rPr>
        <w:t>conclude</w:t>
      </w:r>
      <w:r w:rsidR="007230F9">
        <w:rPr>
          <w:rFonts w:cstheme="minorBidi"/>
          <w:szCs w:val="25"/>
          <w:lang w:val="en-US" w:bidi="th-TH"/>
        </w:rPr>
        <w:t xml:space="preserve"> the </w:t>
      </w:r>
      <w:r w:rsidR="000864FC">
        <w:rPr>
          <w:rFonts w:cstheme="minorBidi"/>
          <w:szCs w:val="25"/>
          <w:lang w:val="en-US" w:bidi="th-TH"/>
        </w:rPr>
        <w:t xml:space="preserve">proposed </w:t>
      </w:r>
      <w:r w:rsidR="007230F9">
        <w:rPr>
          <w:rFonts w:cstheme="minorBidi"/>
          <w:szCs w:val="25"/>
          <w:lang w:val="en-US" w:bidi="th-TH"/>
        </w:rPr>
        <w:t xml:space="preserve">concept in </w:t>
      </w:r>
      <w:r w:rsidR="00D21A46">
        <w:rPr>
          <w:rFonts w:cstheme="minorBidi"/>
          <w:szCs w:val="25"/>
          <w:lang w:val="en-US" w:bidi="th-TH"/>
        </w:rPr>
        <w:t>in section VI</w:t>
      </w:r>
      <w:r w:rsidR="007230F9">
        <w:rPr>
          <w:rFonts w:cstheme="minorBidi"/>
          <w:szCs w:val="25"/>
          <w:lang w:val="en-US" w:bidi="th-TH"/>
        </w:rPr>
        <w:t xml:space="preserve"> and end with discussion </w:t>
      </w:r>
      <w:r w:rsidR="002A69F3">
        <w:rPr>
          <w:rFonts w:cstheme="minorBidi"/>
          <w:szCs w:val="25"/>
          <w:lang w:val="en-US" w:bidi="th-TH"/>
        </w:rPr>
        <w:t xml:space="preserve">of </w:t>
      </w:r>
      <w:r w:rsidR="007230F9">
        <w:rPr>
          <w:rFonts w:cstheme="minorBidi"/>
          <w:szCs w:val="25"/>
          <w:lang w:val="en-US" w:bidi="th-TH"/>
        </w:rPr>
        <w:t>this work</w:t>
      </w:r>
      <w:r w:rsidR="00DB5F00">
        <w:rPr>
          <w:rFonts w:cstheme="minorBidi"/>
          <w:szCs w:val="25"/>
          <w:lang w:val="en-US" w:bidi="th-TH"/>
        </w:rPr>
        <w:t xml:space="preserve"> in section VII</w:t>
      </w:r>
      <w:r w:rsidR="007230F9">
        <w:rPr>
          <w:rFonts w:cstheme="minorBidi"/>
          <w:szCs w:val="25"/>
          <w:lang w:val="en-US" w:bidi="th-TH"/>
        </w:rPr>
        <w:t>.</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77DCA379"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026536">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3D5BC2">
        <w:rPr>
          <w:rFonts w:cs="Angsana New"/>
          <w:szCs w:val="25"/>
          <w:lang w:bidi="th-TH"/>
        </w:rPr>
        <w:fldChar w:fldCharType="separate"/>
      </w:r>
      <w:r w:rsidR="003F4C1D" w:rsidRPr="003F4C1D">
        <w:rPr>
          <w:rFonts w:cs="Angsana New"/>
          <w:i w:val="0"/>
          <w:szCs w:val="25"/>
          <w:lang w:bidi="th-TH"/>
        </w:rPr>
        <w:t>[28]</w:t>
      </w:r>
      <w:r w:rsidR="003D5BC2">
        <w:rPr>
          <w:rFonts w:cs="Angsana New"/>
          <w:szCs w:val="25"/>
          <w:lang w:bidi="th-TH"/>
        </w:rPr>
        <w:fldChar w:fldCharType="end"/>
      </w:r>
    </w:p>
    <w:p w14:paraId="4595451B" w14:textId="2DCA2808"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which allow</w:t>
      </w:r>
      <w:r w:rsidR="006C1B51">
        <w:rPr>
          <w:rFonts w:cstheme="minorBidi"/>
          <w:szCs w:val="25"/>
          <w:lang w:bidi="th-TH"/>
        </w:rPr>
        <w:t>s</w:t>
      </w:r>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w:t>
      </w:r>
      <w:r w:rsidR="005366B0">
        <w:rPr>
          <w:rFonts w:cstheme="minorBidi"/>
          <w:szCs w:val="25"/>
          <w:lang w:bidi="th-TH"/>
        </w:rPr>
        <w:t>s</w:t>
      </w:r>
      <w:r w:rsidR="00F06690">
        <w:rPr>
          <w:rFonts w:cstheme="minorBidi"/>
          <w:szCs w:val="25"/>
          <w:lang w:bidi="th-TH"/>
        </w:rPr>
        <w:t xml:space="preserve"> about using </w:t>
      </w:r>
      <w:r w:rsidR="00F06690">
        <w:rPr>
          <w:rFonts w:cstheme="minorBidi"/>
          <w:szCs w:val="25"/>
          <w:lang w:bidi="th-TH"/>
        </w:rPr>
        <w:t>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4D50EC">
        <w:rPr>
          <w:rFonts w:cstheme="minorBidi"/>
          <w:szCs w:val="25"/>
          <w:lang w:bidi="th-TH"/>
        </w:rPr>
        <w:t xml:space="preserve">many </w:t>
      </w:r>
      <w:r w:rsidR="00051C49">
        <w:rPr>
          <w:rFonts w:cstheme="minorBidi"/>
          <w:szCs w:val="25"/>
          <w:lang w:bidi="th-TH"/>
        </w:rPr>
        <w:t>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w:t>
      </w:r>
      <w:moveToRangeStart w:id="0" w:author="Pat Mongkolwat" w:date="2021-04-15T19:33:00Z" w:name="move69407605"/>
      <w:moveTo w:id="1" w:author="Pat Mongkolwat" w:date="2021-04-15T19:33:00Z">
        <w:r w:rsidR="00BE4BCB">
          <w:rPr>
            <w:rFonts w:cstheme="minorBidi"/>
            <w:szCs w:val="25"/>
            <w:lang w:bidi="th-TH"/>
          </w:rPr>
          <w:t>However, the work did not mention about how Blockchain technology can be beneficial for health information sharing in term of cyber-security.</w:t>
        </w:r>
      </w:moveTo>
      <w:moveToRangeEnd w:id="0"/>
      <w:r w:rsidR="00731ED1">
        <w:rPr>
          <w:rFonts w:cstheme="minorBidi"/>
          <w:szCs w:val="25"/>
          <w:lang w:bidi="th-TH"/>
        </w:rPr>
        <w:t>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r w:rsidR="00D1070A">
        <w:rPr>
          <w:rFonts w:cstheme="minorBidi"/>
          <w:szCs w:val="25"/>
          <w:lang w:bidi="th-TH"/>
        </w:rPr>
        <w:t xml:space="preserve">. </w:t>
      </w:r>
      <w:moveFromRangeStart w:id="2" w:author="Pat Mongkolwat" w:date="2021-04-15T19:33:00Z" w:name="move69407605"/>
      <w:moveFrom w:id="3" w:author="Pat Mongkolwat" w:date="2021-04-15T19:33:00Z">
        <w:r w:rsidR="00D1070A" w:rsidDel="00BE4BCB">
          <w:rPr>
            <w:rFonts w:cstheme="minorBidi"/>
            <w:szCs w:val="25"/>
            <w:lang w:bidi="th-TH"/>
          </w:rPr>
          <w:t xml:space="preserve">However, the work did not mention about how Blockchain technology can be beneficial </w:t>
        </w:r>
        <w:r w:rsidR="003C67B9" w:rsidDel="00BE4BCB">
          <w:rPr>
            <w:rFonts w:cstheme="minorBidi"/>
            <w:szCs w:val="25"/>
            <w:lang w:bidi="th-TH"/>
          </w:rPr>
          <w:t>for</w:t>
        </w:r>
        <w:r w:rsidR="00D1070A" w:rsidDel="00BE4BCB">
          <w:rPr>
            <w:rFonts w:cstheme="minorBidi"/>
            <w:szCs w:val="25"/>
            <w:lang w:bidi="th-TH"/>
          </w:rPr>
          <w:t xml:space="preserve"> health information sharing in term of cyber-security.</w:t>
        </w:r>
      </w:moveFrom>
      <w:moveFromRangeEnd w:id="2"/>
    </w:p>
    <w:p w14:paraId="530BE842" w14:textId="5B2A70FB" w:rsidR="0084491D" w:rsidRDefault="0023645E" w:rsidP="0084491D">
      <w:pPr>
        <w:pStyle w:val="Heading2"/>
      </w:pPr>
      <w:r>
        <w:t>“MedRec” prototype for electronic health records and medical research data</w:t>
      </w:r>
      <w:r w:rsidR="00224898">
        <w:t xml:space="preserve"> </w:t>
      </w:r>
    </w:p>
    <w:p w14:paraId="7E94AEC8" w14:textId="08326362" w:rsidR="0084491D" w:rsidRPr="0084491D" w:rsidRDefault="0023645E" w:rsidP="00C618CB">
      <w:pPr>
        <w:jc w:val="both"/>
        <w:rPr>
          <w:rFonts w:cstheme="minorBidi"/>
          <w:lang w:bidi="th-TH"/>
        </w:rPr>
      </w:pPr>
      <w:r>
        <w:t xml:space="preserve">      </w:t>
      </w:r>
      <w:r w:rsidR="00F434A4">
        <w:t xml:space="preserve">MedRec </w:t>
      </w:r>
      <w:r w:rsidR="00D63428">
        <w:t xml:space="preserve">[24] </w:t>
      </w:r>
      <w:r w:rsidR="00F434A4">
        <w:t xml:space="preserve">was proposed as </w:t>
      </w:r>
      <w:r w:rsidR="00AD523D">
        <w:t xml:space="preserve">a </w:t>
      </w:r>
      <w:r w:rsidR="00F434A4">
        <w:t>prototype for electronic health records</w:t>
      </w:r>
      <w:r w:rsidR="005261C9">
        <w:t xml:space="preserve"> by u</w:t>
      </w:r>
      <w:r w:rsidR="00141455">
        <w:t>tilize Ethereum’s</w:t>
      </w:r>
      <w:r w:rsidR="005261C9">
        <w:t xml:space="preserve"> </w:t>
      </w:r>
      <w:r w:rsidR="00E37858">
        <w:t>smart-contract</w:t>
      </w:r>
      <w:r w:rsidR="005261C9">
        <w:t xml:space="preserve"> to </w:t>
      </w:r>
      <w:r w:rsidR="00A20C0C">
        <w:t>contain metadata about the record ownership, permissions and data integrity represent existing medical records that are stored within individual nodes on the network.</w:t>
      </w:r>
      <w:r w:rsidR="00EA76AD">
        <w:t xml:space="preserve"> The concept help</w:t>
      </w:r>
      <w:r w:rsidR="00E37CEE">
        <w:t>s</w:t>
      </w:r>
      <w:r w:rsidR="00EA76AD">
        <w:t xml:space="preserve">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data, by providing anonymized healthcare data for research institution</w:t>
      </w:r>
      <w:r w:rsidR="004D555A">
        <w:t>s</w:t>
      </w:r>
      <w:r w:rsidR="005E1F98">
        <w:t xml:space="preserve">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MedRec was </w:t>
      </w:r>
      <w:r w:rsidR="008347FC">
        <w:t>built</w:t>
      </w:r>
      <w:r w:rsidR="00FF09F4">
        <w:t xml:space="preserve"> on the work of Zyskind et al</w:t>
      </w:r>
      <w:r w:rsidR="007A635C">
        <w:t>.</w:t>
      </w:r>
      <w:r w:rsidR="00FB46B6">
        <w:t xml:space="preserve"> </w:t>
      </w:r>
      <w:r w:rsidR="006B618D">
        <w:fldChar w:fldCharType="begin" w:fldLock="1"/>
      </w:r>
      <w:r w:rsidR="00026536">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9]","plainTextFormattedCitation":"[29]","previouslyFormattedCitation":"[29]"},"properties":{"noteIndex":0},"schema":"https://github.com/citation-style-language/schema/raw/master/csl-citation.json"}</w:instrText>
      </w:r>
      <w:r w:rsidR="006B618D">
        <w:fldChar w:fldCharType="separate"/>
      </w:r>
      <w:r w:rsidR="003F4C1D" w:rsidRPr="003F4C1D">
        <w:rPr>
          <w:noProof/>
        </w:rPr>
        <w:t>[29]</w:t>
      </w:r>
      <w:r w:rsidR="006B618D">
        <w:fldChar w:fldCharType="end"/>
      </w:r>
      <w:r w:rsidR="007A635C">
        <w:t>.</w:t>
      </w:r>
      <w:r w:rsidR="00FF09F4">
        <w:t xml:space="preserve"> </w:t>
      </w:r>
      <w:r w:rsidR="007A635C">
        <w:t>T</w:t>
      </w:r>
      <w:r w:rsidR="00AE394E">
        <w:t>hey utilize</w:t>
      </w:r>
      <w:r w:rsidR="007A635C">
        <w:t>d</w:t>
      </w:r>
      <w:r w:rsidR="00AE394E">
        <w:t xml:space="preserve"> some cryptographical characteristics of Blockchain</w:t>
      </w:r>
      <w:r w:rsidR="009E2B42">
        <w:t xml:space="preserve"> to provide accessible “bread crumb trail” which allow</w:t>
      </w:r>
      <w:r w:rsidR="00FB46B6">
        <w:t>s</w:t>
      </w:r>
      <w:r w:rsidR="009E2B42">
        <w:t xml:space="preserve"> data user to trace back medical history to improve operation efficiency. </w:t>
      </w:r>
      <w:r w:rsidR="0012627F">
        <w:t xml:space="preserve">From MedRec, we adopt the concept of using Ethereum’s </w:t>
      </w:r>
      <w:r w:rsidR="00E37858">
        <w:t>smart-contract</w:t>
      </w:r>
      <w:r w:rsidR="0012627F">
        <w:t xml:space="preserve"> to contain essential information that allow ability to discover data within Blockchain network.</w:t>
      </w:r>
      <w:r w:rsidR="0001316A">
        <w:t xml:space="preserve"> However, </w:t>
      </w:r>
      <w:r w:rsidR="0049526F">
        <w:t xml:space="preserve">the concept may require overhaul and rework on the whole system for adoption which may not be </w:t>
      </w:r>
      <w:r w:rsidR="000119A7">
        <w:t>affordable</w:t>
      </w:r>
      <w:r w:rsidR="0049526F">
        <w:t xml:space="preserve"> in some case</w:t>
      </w:r>
      <w:r w:rsidR="00F2187C">
        <w:t>s</w:t>
      </w:r>
      <w:r w:rsidR="00C91FFC">
        <w:t>,</w:t>
      </w:r>
      <w:r w:rsidR="0049526F">
        <w:t xml:space="preserve"> </w:t>
      </w:r>
      <w:r w:rsidR="00A9105F">
        <w:t>like</w:t>
      </w:r>
      <w:r w:rsidR="0049526F">
        <w:t xml:space="preserve"> the organization</w:t>
      </w:r>
      <w:r w:rsidR="00B22B51">
        <w:t xml:space="preserve"> may</w:t>
      </w:r>
      <w:r w:rsidR="0049526F">
        <w:t xml:space="preserve"> have limit</w:t>
      </w:r>
      <w:r w:rsidR="00C91FFC">
        <w:t>ed</w:t>
      </w:r>
      <w:r w:rsidR="0049526F">
        <w:t xml:space="preserve"> resources or recently</w:t>
      </w:r>
      <w:r w:rsidR="00A9105F">
        <w:t xml:space="preserve"> invested most of their available resources on</w:t>
      </w:r>
      <w:r w:rsidR="0049526F">
        <w:t xml:space="preserve"> </w:t>
      </w:r>
      <w:r w:rsidR="00A9105F">
        <w:t>making</w:t>
      </w:r>
      <w:r w:rsidR="0049526F">
        <w:t xml:space="preserve"> their system </w:t>
      </w:r>
      <w:r w:rsidR="00A9105F">
        <w:t>comply with</w:t>
      </w:r>
      <w:r w:rsidR="0049526F">
        <w:t xml:space="preserve"> existing hea</w:t>
      </w:r>
      <w:r w:rsidR="006B39F6">
        <w:t>lth information sharing standard.</w:t>
      </w: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52F86245" w:rsidR="00131450" w:rsidRDefault="00131450" w:rsidP="00C975F5">
      <w:pPr>
        <w:jc w:val="both"/>
      </w:pPr>
      <w:r w:rsidRPr="00BA4BDE">
        <w:t xml:space="preserve">      Modern medical operation has large amount of healthcare information flow within the system. Throughout the age, many medical </w:t>
      </w:r>
      <w:r w:rsidR="001509B0">
        <w:t xml:space="preserve">service </w:t>
      </w:r>
      <w:r w:rsidRPr="00BA4BDE">
        <w:t>provider</w:t>
      </w:r>
      <w:r w:rsidR="001509B0">
        <w:t>s</w:t>
      </w:r>
      <w:r w:rsidRPr="00BA4BDE">
        <w:t xml:space="preserve"> and organizations have developed their own health information system and database to increase efficiency of operation in their medical services. As the time past, information of individual patients has scattered amongst different systems. This become</w:t>
      </w:r>
      <w:r w:rsidR="00183AB6">
        <w:t>s</w:t>
      </w:r>
      <w:r w:rsidR="008E4614">
        <w:t xml:space="preserve"> a</w:t>
      </w:r>
      <w:r w:rsidRPr="00BA4BDE">
        <w:t xml:space="preserve"> new challenge for healthcare enterprise to further enhance their medical service efficiency by sharing health </w:t>
      </w:r>
      <w:r w:rsidRPr="00BA4BDE">
        <w:lastRenderedPageBreak/>
        <w:t>information with other systems within healthcare industry domain</w:t>
      </w:r>
    </w:p>
    <w:p w14:paraId="1B336C6F" w14:textId="500E4EE8" w:rsidR="00341727" w:rsidRDefault="00C975F5" w:rsidP="00C975F5">
      <w:pPr>
        <w:jc w:val="both"/>
        <w:rPr>
          <w:rFonts w:cstheme="minorBidi"/>
          <w:szCs w:val="25"/>
          <w:lang w:bidi="th-TH"/>
        </w:rPr>
      </w:pPr>
      <w:r>
        <w:t xml:space="preserve">      </w:t>
      </w:r>
      <w:r w:rsidRPr="004906FE">
        <w:t xml:space="preserve">IHE is an initiative by healthcare professionals and industry to improve the way </w:t>
      </w:r>
      <w:r>
        <w:t>health information</w:t>
      </w:r>
      <w:r w:rsidRPr="004906FE">
        <w:t xml:space="preserve"> systems in healthcare</w:t>
      </w:r>
      <w:r w:rsidR="008E4614">
        <w:t xml:space="preserve"> integrate and</w:t>
      </w:r>
      <w:r w:rsidRPr="004906FE">
        <w:t xml:space="preserve"> share information. IHE promotes the coordinated use of established standards such as HL7 and DICOM</w:t>
      </w:r>
      <w:r w:rsidR="0049757A">
        <w:t xml:space="preserve"> </w:t>
      </w:r>
      <w:r w:rsidR="003A397A">
        <w:fldChar w:fldCharType="begin" w:fldLock="1"/>
      </w:r>
      <w:r w:rsidR="003F4C1D">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4]","plainTextFormattedCitation":"[14]","previouslyFormattedCitation":"[14]"},"properties":{"noteIndex":0},"schema":"https://github.com/citation-style-language/schema/raw/master/csl-citation.json"}</w:instrText>
      </w:r>
      <w:r w:rsidR="003A397A">
        <w:fldChar w:fldCharType="separate"/>
      </w:r>
      <w:r w:rsidR="003D24B2" w:rsidRPr="003D24B2">
        <w:rPr>
          <w:noProof/>
        </w:rPr>
        <w:t>[14]</w:t>
      </w:r>
      <w:r w:rsidR="003A397A">
        <w:fldChar w:fldCharType="end"/>
      </w:r>
      <w:r w:rsidRPr="004906FE" w:rsidDel="00787F49">
        <w:t xml:space="preserve"> </w:t>
      </w:r>
      <w:r w:rsidRPr="004906FE">
        <w:t xml:space="preserve">to address specific clinical needs in support of optimal patient care. Systems developed in accordance with IHE </w:t>
      </w:r>
      <w:r w:rsidR="0064778D">
        <w:t xml:space="preserve">integrate and </w:t>
      </w:r>
      <w:r w:rsidRPr="004906FE">
        <w:t xml:space="preserve">communicate with one another better, are easier to implement, and enable </w:t>
      </w:r>
      <w:r w:rsidR="0064778D">
        <w:t>health</w:t>
      </w:r>
      <w:r w:rsidRPr="004906FE">
        <w:t>care providers to use information more effectively. This help</w:t>
      </w:r>
      <w:r>
        <w:t>s</w:t>
      </w:r>
      <w:r w:rsidRPr="004906FE">
        <w:t xml:space="preserve"> </w:t>
      </w:r>
      <w:r w:rsidRPr="005909FD">
        <w:t xml:space="preserve">enable seamless health </w:t>
      </w:r>
      <w:r w:rsidRPr="004906FE">
        <w:t xml:space="preserve">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w:t>
      </w:r>
      <w:r w:rsidR="005D31E9">
        <w:rPr>
          <w:rFonts w:cstheme="minorBidi"/>
          <w:noProof/>
          <w:szCs w:val="25"/>
          <w:lang w:bidi="th-TH"/>
        </w:rPr>
        <mc:AlternateContent>
          <mc:Choice Requires="wpg">
            <w:drawing>
              <wp:anchor distT="0" distB="0" distL="114300" distR="114300" simplePos="0" relativeHeight="251656192" behindDoc="0" locked="0" layoutInCell="1" allowOverlap="1" wp14:anchorId="3C9FBDD2" wp14:editId="50485A4C">
                <wp:simplePos x="0" y="0"/>
                <wp:positionH relativeFrom="column">
                  <wp:posOffset>766445</wp:posOffset>
                </wp:positionH>
                <wp:positionV relativeFrom="paragraph">
                  <wp:posOffset>-19685</wp:posOffset>
                </wp:positionV>
                <wp:extent cx="4867275" cy="3095625"/>
                <wp:effectExtent l="0" t="0" r="0" b="9525"/>
                <wp:wrapTopAndBottom/>
                <wp:docPr id="13" name="Group 13"/>
                <wp:cNvGraphicFramePr/>
                <a:graphic xmlns:a="http://schemas.openxmlformats.org/drawingml/2006/main">
                  <a:graphicData uri="http://schemas.microsoft.com/office/word/2010/wordprocessingGroup">
                    <wpg:wgp>
                      <wpg:cNvGrpSpPr/>
                      <wpg:grpSpPr>
                        <a:xfrm>
                          <a:off x="0" y="0"/>
                          <a:ext cx="4796881" cy="3095625"/>
                          <a:chOff x="28575" y="0"/>
                          <a:chExt cx="4543425" cy="2877820"/>
                        </a:xfrm>
                      </wpg:grpSpPr>
                      <pic:pic xmlns:pic="http://schemas.openxmlformats.org/drawingml/2006/picture">
                        <pic:nvPicPr>
                          <pic:cNvPr id="1" name="Picture 1"/>
                          <pic:cNvPicPr>
                            <a:picLocks noChangeAspect="1"/>
                          </pic:cNvPicPr>
                        </pic:nvPicPr>
                        <pic:blipFill>
                          <a:blip r:embed="rId11"/>
                          <a:srcRect/>
                          <a:stretch/>
                        </pic:blipFill>
                        <pic:spPr bwMode="auto">
                          <a:xfrm>
                            <a:off x="61443" y="0"/>
                            <a:ext cx="4487213"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7E58C3D6" w:rsidR="008E0799" w:rsidRPr="00CB209B" w:rsidRDefault="008E0799" w:rsidP="00C618CB">
                              <w:pPr>
                                <w:pStyle w:val="Caption"/>
                                <w:rPr>
                                  <w:szCs w:val="25"/>
                                </w:rPr>
                              </w:pPr>
                              <w:bookmarkStart w:id="4"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Pr>
                                  <w:noProof/>
                                  <w:color w:val="auto"/>
                                </w:rPr>
                                <w:t>1</w:t>
                              </w:r>
                              <w:r w:rsidRPr="00C618CB">
                                <w:rPr>
                                  <w:color w:val="auto"/>
                                </w:rPr>
                                <w:fldChar w:fldCharType="end"/>
                              </w:r>
                              <w:bookmarkEnd w:id="4"/>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Pr="00C618CB">
                                <w:rPr>
                                  <w:color w:val="auto"/>
                                </w:rPr>
                                <w:fldChar w:fldCharType="separate"/>
                              </w:r>
                              <w:r w:rsidRPr="003F4C1D">
                                <w:rPr>
                                  <w:i w:val="0"/>
                                  <w:noProof/>
                                  <w:color w:val="auto"/>
                                </w:rPr>
                                <w:t>[30]</w:t>
                              </w:r>
                              <w:r w:rsidRPr="00C618CB">
                                <w:rPr>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1.55pt;width:383.25pt;height:243.75pt;z-index:251656192;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">
                <v:shape id="Picture 1" o:spid="_x0000_s1027" type="#_x0000_t75" style="position:absolute;left:614;width:44872;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">
                  <v:imagedata r:id="rId12"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7E58C3D6" w:rsidR="008E0799" w:rsidRPr="00CB209B" w:rsidRDefault="008E0799" w:rsidP="00C618CB">
                        <w:pPr>
                          <w:pStyle w:val="Caption"/>
                          <w:rPr>
                            <w:szCs w:val="25"/>
                          </w:rPr>
                        </w:pPr>
                        <w:bookmarkStart w:id="5"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Pr>
                            <w:noProof/>
                            <w:color w:val="auto"/>
                          </w:rPr>
                          <w:t>1</w:t>
                        </w:r>
                        <w:r w:rsidRPr="00C618CB">
                          <w:rPr>
                            <w:color w:val="auto"/>
                          </w:rPr>
                          <w:fldChar w:fldCharType="end"/>
                        </w:r>
                        <w:bookmarkEnd w:id="5"/>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Pr="00C618CB">
                          <w:rPr>
                            <w:color w:val="auto"/>
                          </w:rPr>
                          <w:fldChar w:fldCharType="separate"/>
                        </w:r>
                        <w:r w:rsidRPr="003F4C1D">
                          <w:rPr>
                            <w:i w:val="0"/>
                            <w:noProof/>
                            <w:color w:val="auto"/>
                          </w:rPr>
                          <w:t>[30]</w:t>
                        </w:r>
                        <w:r w:rsidRPr="00C618CB">
                          <w:rPr>
                            <w:color w:val="auto"/>
                          </w:rPr>
                          <w:fldChar w:fldCharType="end"/>
                        </w:r>
                      </w:p>
                    </w:txbxContent>
                  </v:textbox>
                </v:shape>
                <w10:wrap type="topAndBottom"/>
              </v:group>
            </w:pict>
          </mc:Fallback>
        </mc:AlternateContent>
      </w:r>
      <w:r w:rsidRPr="004906FE">
        <w:t xml:space="preserve">information needs. </w:t>
      </w:r>
      <w:r w:rsidR="006A0C1B">
        <w:fldChar w:fldCharType="begin" w:fldLock="1"/>
      </w:r>
      <w:r w:rsidR="003F4C1D">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9]","plainTextFormattedCitation":"[9]","previouslyFormattedCitation":"[9]"},"properties":{"noteIndex":0},"schema":"https://github.com/citation-style-language/schema/raw/master/csl-citation.json"}</w:instrText>
      </w:r>
      <w:r w:rsidR="006A0C1B">
        <w:fldChar w:fldCharType="separate"/>
      </w:r>
      <w:r w:rsidR="003D24B2" w:rsidRPr="003D24B2">
        <w:rPr>
          <w:noProof/>
        </w:rPr>
        <w:t>[9]</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74C5DC25" w:rsidR="00A467AF" w:rsidRDefault="00341727" w:rsidP="00D04BCA">
      <w:pPr>
        <w:jc w:val="both"/>
      </w:pPr>
      <w:r>
        <w:rPr>
          <w:rFonts w:cstheme="minorBidi"/>
          <w:szCs w:val="25"/>
          <w:lang w:bidi="th-TH"/>
        </w:rPr>
        <w:t xml:space="preserve">      </w:t>
      </w:r>
      <w:r w:rsidR="005D329C">
        <w:rPr>
          <w:rFonts w:cstheme="minorBidi"/>
          <w:szCs w:val="25"/>
          <w:lang w:bidi="th-TH"/>
        </w:rPr>
        <w:t>Amongst many profiles created by IHE, there is one major profile that serve</w:t>
      </w:r>
      <w:r w:rsidR="00223B76">
        <w:rPr>
          <w:rFonts w:cstheme="minorBidi"/>
          <w:szCs w:val="25"/>
          <w:lang w:bidi="th-TH"/>
        </w:rPr>
        <w:t>s</w:t>
      </w:r>
      <w:r w:rsidR="005D329C">
        <w:rPr>
          <w:rFonts w:cstheme="minorBidi"/>
          <w:szCs w:val="25"/>
          <w:lang w:bidi="th-TH"/>
        </w:rPr>
        <w:t xml:space="preserve"> to improve efficiency of health information sharing between different enterprise</w:t>
      </w:r>
      <w:r>
        <w:rPr>
          <w:rFonts w:cstheme="minorBidi"/>
          <w:szCs w:val="25"/>
          <w:lang w:bidi="th-TH"/>
        </w:rPr>
        <w:t>s</w:t>
      </w:r>
      <w:r w:rsidR="005D329C">
        <w:rPr>
          <w:rFonts w:cstheme="minorBidi"/>
          <w:szCs w:val="25"/>
          <w:lang w:bidi="th-TH"/>
        </w:rPr>
        <w:t xml:space="preserve"> called “Cross-Enterprise Document Sharing Profile (XDS.b)”</w:t>
      </w:r>
      <w:r w:rsidR="00B824D2">
        <w:rPr>
          <w:rFonts w:cstheme="minorBidi"/>
          <w:szCs w:val="25"/>
          <w:lang w:bidi="th-TH"/>
        </w:rPr>
        <w:t xml:space="preserve"> </w:t>
      </w:r>
      <w:r w:rsidR="00B824D2">
        <w:rPr>
          <w:rFonts w:cstheme="minorBidi"/>
          <w:szCs w:val="25"/>
          <w:lang w:bidi="th-TH"/>
        </w:rPr>
        <w:fldChar w:fldCharType="begin" w:fldLock="1"/>
      </w:r>
      <w:r w:rsidR="00026536">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00B824D2">
        <w:rPr>
          <w:rFonts w:cstheme="minorBidi"/>
          <w:szCs w:val="25"/>
          <w:lang w:bidi="th-TH"/>
        </w:rPr>
        <w:fldChar w:fldCharType="separate"/>
      </w:r>
      <w:r w:rsidR="003F4C1D" w:rsidRPr="003F4C1D">
        <w:rPr>
          <w:rFonts w:cstheme="minorBidi"/>
          <w:noProof/>
          <w:szCs w:val="25"/>
          <w:lang w:bidi="th-TH"/>
        </w:rPr>
        <w:t>[30]</w:t>
      </w:r>
      <w:r w:rsidR="00B824D2">
        <w:rPr>
          <w:rFonts w:cstheme="minorBidi"/>
          <w:szCs w:val="25"/>
          <w:lang w:bidi="th-TH"/>
        </w:rPr>
        <w:fldChar w:fldCharType="end"/>
      </w:r>
      <w:r w:rsidR="00223B76">
        <w:rPr>
          <w:rFonts w:cstheme="minorBidi"/>
          <w:szCs w:val="25"/>
          <w:lang w:bidi="th-TH"/>
        </w:rPr>
        <w:t>.</w:t>
      </w:r>
      <w:r>
        <w:rPr>
          <w:rFonts w:cstheme="minorBidi"/>
          <w:szCs w:val="25"/>
          <w:lang w:bidi="th-TH"/>
        </w:rPr>
        <w:t xml:space="preserve"> </w:t>
      </w:r>
      <w:r w:rsidR="00160F61" w:rsidRPr="00BA4BDE">
        <w:t xml:space="preserve">The main goal of XDS.b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w:t>
      </w:r>
      <w:r w:rsidR="0042523C">
        <w:t>s</w:t>
      </w:r>
      <w:r w:rsidR="00160F61" w:rsidRPr="00BA4BDE">
        <w:t xml:space="preserve"> stored in the system of other </w:t>
      </w:r>
      <w:r w:rsidR="0042523C">
        <w:t>institutions</w:t>
      </w:r>
      <w:r w:rsidR="0042523C" w:rsidRPr="00BA4BDE">
        <w:t xml:space="preserve"> </w:t>
      </w:r>
      <w:r w:rsidR="00160F61" w:rsidRPr="00BA4BDE">
        <w:t>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w:t>
      </w:r>
      <w:r w:rsidR="00463E07">
        <w:t>s</w:t>
      </w:r>
      <w:r w:rsidR="00160F61" w:rsidRPr="00BA4BDE">
        <w:t xml:space="preserve">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By specified format of transactions and method for each system to communicate with each other, XDS.b make</w:t>
      </w:r>
      <w:r w:rsidR="00463E07">
        <w:t>s</w:t>
      </w:r>
      <w:r w:rsidR="00160F61" w:rsidRPr="00BA4BDE">
        <w:t xml:space="preserve"> sure that all the systems within the network can communicate with each other in the same way. This allow</w:t>
      </w:r>
      <w:r w:rsidR="005C0F45">
        <w:t>s</w:t>
      </w:r>
      <w:r w:rsidR="00160F61" w:rsidRPr="00BA4BDE">
        <w:t xml:space="preserve"> document consumer and user in the network to share health document</w:t>
      </w:r>
      <w:r w:rsidR="005C0F45">
        <w:t>s</w:t>
      </w:r>
      <w:r w:rsidR="00160F61" w:rsidRPr="00BA4BDE">
        <w:t xml:space="preserve"> with each other and put it to use as needed efficiently.</w:t>
      </w:r>
      <w:r w:rsidR="0076086D">
        <w:t xml:space="preserve"> </w:t>
      </w:r>
    </w:p>
    <w:p w14:paraId="037C1873" w14:textId="4C9828D7" w:rsidR="00E238BB" w:rsidRDefault="00595DD8" w:rsidP="00C618CB">
      <w:pPr>
        <w:ind w:firstLine="284"/>
        <w:jc w:val="both"/>
      </w:pPr>
      <w:r>
        <w:rPr>
          <w:rFonts w:cstheme="minorBidi"/>
          <w:szCs w:val="25"/>
          <w:lang w:bidi="th-TH"/>
        </w:rPr>
        <w:t>In</w:t>
      </w:r>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r w:rsidR="0094388C">
        <w:rPr>
          <w:rFonts w:cstheme="minorBidi"/>
          <w:szCs w:val="25"/>
          <w:lang w:bidi="th-TH"/>
        </w:rPr>
      </w:r>
      <w:r w:rsidR="0094388C">
        <w:rPr>
          <w:rFonts w:cstheme="minorBidi"/>
          <w:szCs w:val="25"/>
          <w:lang w:bidi="th-TH"/>
        </w:rPr>
        <w:fldChar w:fldCharType="separate"/>
      </w:r>
      <w:r w:rsidR="0094388C" w:rsidRPr="00D04BCA">
        <w:t xml:space="preserve">Figure </w:t>
      </w:r>
      <w:r w:rsidR="0094388C" w:rsidRPr="00D04BCA">
        <w:rPr>
          <w:noProof/>
        </w:rPr>
        <w:t>1</w:t>
      </w:r>
      <w:r w:rsidR="0094388C">
        <w:rPr>
          <w:rFonts w:cstheme="minorBidi"/>
          <w:szCs w:val="25"/>
          <w:lang w:bidi="th-TH"/>
        </w:rPr>
        <w:fldChar w:fldCharType="end"/>
      </w:r>
      <w:r>
        <w:rPr>
          <w:rFonts w:cstheme="minorBidi"/>
          <w:szCs w:val="25"/>
          <w:lang w:bidi="th-TH"/>
        </w:rPr>
        <w:t>, each XDS “Actor” represent</w:t>
      </w:r>
      <w:r w:rsidR="005C0F45">
        <w:rPr>
          <w:rFonts w:cstheme="minorBidi"/>
          <w:szCs w:val="25"/>
          <w:lang w:bidi="th-TH"/>
        </w:rPr>
        <w:t>s</w:t>
      </w:r>
      <w:r>
        <w:rPr>
          <w:rFonts w:cstheme="minorBidi"/>
          <w:szCs w:val="25"/>
          <w:lang w:bidi="th-TH"/>
        </w:rPr>
        <w:t xml:space="preserve"> machine or software which take</w:t>
      </w:r>
      <w:r w:rsidR="0013079C">
        <w:rPr>
          <w:rFonts w:cstheme="minorBidi"/>
          <w:szCs w:val="25"/>
          <w:lang w:bidi="th-TH"/>
        </w:rPr>
        <w:t>s</w:t>
      </w:r>
      <w:r>
        <w:rPr>
          <w:rFonts w:cstheme="minorBidi"/>
          <w:szCs w:val="25"/>
          <w:lang w:bidi="th-TH"/>
        </w:rPr>
        <w:t xml:space="preserve"> the role in XDS.b Profile. Health document and its META-data attributes initially generated from Document Source Actor such as X-ray machine, physician</w:t>
      </w:r>
      <w:r w:rsidR="00EA0623">
        <w:rPr>
          <w:rFonts w:cstheme="minorBidi"/>
          <w:szCs w:val="25"/>
          <w:lang w:bidi="th-TH"/>
        </w:rPr>
        <w:t>s’ EMR</w:t>
      </w:r>
      <w:r>
        <w:rPr>
          <w:rFonts w:cstheme="minorBidi"/>
          <w:szCs w:val="25"/>
          <w:lang w:bidi="th-TH"/>
        </w:rPr>
        <w:t xml:space="preserve"> terminal, </w:t>
      </w:r>
      <w:r w:rsidR="00000576">
        <w:rPr>
          <w:rFonts w:cstheme="minorBidi"/>
          <w:szCs w:val="25"/>
          <w:lang w:bidi="th-TH"/>
        </w:rPr>
        <w:t>etc.</w:t>
      </w:r>
      <w:r>
        <w:rPr>
          <w:rFonts w:cstheme="minorBidi"/>
          <w:szCs w:val="25"/>
          <w:lang w:bidi="th-TH"/>
        </w:rPr>
        <w:t xml:space="preserve"> The generated document</w:t>
      </w:r>
      <w:r w:rsidR="00B953E9">
        <w:rPr>
          <w:rFonts w:cstheme="minorBidi"/>
          <w:szCs w:val="25"/>
          <w:lang w:bidi="th-TH"/>
        </w:rPr>
        <w:t>s</w:t>
      </w:r>
      <w:r>
        <w:rPr>
          <w:rFonts w:cstheme="minorBidi"/>
          <w:szCs w:val="25"/>
          <w:lang w:bidi="th-TH"/>
        </w:rPr>
        <w:t xml:space="preserve"> and </w:t>
      </w:r>
      <w:r w:rsidR="00B953E9">
        <w:rPr>
          <w:rFonts w:cstheme="minorBidi"/>
          <w:szCs w:val="25"/>
          <w:lang w:bidi="th-TH"/>
        </w:rPr>
        <w:t xml:space="preserve">their </w:t>
      </w:r>
      <w:r>
        <w:rPr>
          <w:rFonts w:cstheme="minorBidi"/>
          <w:szCs w:val="25"/>
          <w:lang w:bidi="th-TH"/>
        </w:rPr>
        <w:t>META then store in Document Repository Actor via Provide &amp; Register Document Set-b [ITI-41] transaction</w:t>
      </w:r>
      <w:r w:rsidR="00000576">
        <w:rPr>
          <w:rFonts w:cstheme="minorBidi"/>
          <w:szCs w:val="25"/>
          <w:lang w:bidi="th-TH"/>
        </w:rPr>
        <w:t>. The actor mostly referred to database or server which keep health document</w:t>
      </w:r>
      <w:r w:rsidR="00B953E9">
        <w:rPr>
          <w:rFonts w:cstheme="minorBidi"/>
          <w:szCs w:val="25"/>
          <w:lang w:bidi="th-TH"/>
        </w:rPr>
        <w:t>s</w:t>
      </w:r>
      <w:r w:rsidR="00000576">
        <w:rPr>
          <w:rFonts w:cstheme="minorBidi"/>
          <w:szCs w:val="25"/>
          <w:lang w:bidi="th-TH"/>
        </w:rPr>
        <w:t xml:space="preserve"> available and ready for usage in healthcare operation. After that, Document Repository Actor register META-data attributes of stored document to Document Registry Actor via Register Document Set-b [ITI-4</w:t>
      </w:r>
      <w:r w:rsidR="002C0AAF">
        <w:rPr>
          <w:rFonts w:cstheme="minorBidi"/>
          <w:szCs w:val="25"/>
          <w:lang w:bidi="th-TH"/>
        </w:rPr>
        <w:t>2</w:t>
      </w:r>
      <w:r w:rsidR="00000576">
        <w:rPr>
          <w:rFonts w:cstheme="minorBidi"/>
          <w:szCs w:val="25"/>
          <w:lang w:bidi="th-TH"/>
        </w:rPr>
        <w:t>] transaction. The META-data attributes will contain information essential for Document Consumer Actor to discover health document</w:t>
      </w:r>
      <w:ins w:id="6" w:author="Pat Mongkolwat" w:date="2021-04-15T19:56:00Z">
        <w:r w:rsidR="00F97E1A">
          <w:rPr>
            <w:rFonts w:cstheme="minorBidi"/>
            <w:szCs w:val="25"/>
            <w:lang w:bidi="th-TH"/>
          </w:rPr>
          <w:t>s</w:t>
        </w:r>
      </w:ins>
      <w:r w:rsidR="00000576">
        <w:rPr>
          <w:rFonts w:cstheme="minorBidi"/>
          <w:szCs w:val="25"/>
          <w:lang w:bidi="th-TH"/>
        </w:rPr>
        <w:t xml:space="preserve"> available within XDS Affinity Domain and enable interoperability between corresponding software. </w:t>
      </w:r>
      <w:r w:rsidR="00223ECB">
        <w:rPr>
          <w:rFonts w:cstheme="minorBidi"/>
          <w:szCs w:val="25"/>
          <w:lang w:bidi="th-TH"/>
        </w:rPr>
        <w:t>Document Consumer Actor quer</w:t>
      </w:r>
      <w:r w:rsidR="00331755">
        <w:rPr>
          <w:rFonts w:cstheme="minorBidi"/>
          <w:szCs w:val="25"/>
          <w:lang w:bidi="th-TH"/>
        </w:rPr>
        <w:t>ies</w:t>
      </w:r>
      <w:r w:rsidR="00223ECB">
        <w:rPr>
          <w:rFonts w:cstheme="minorBidi"/>
          <w:szCs w:val="25"/>
          <w:lang w:bidi="th-TH"/>
        </w:rPr>
        <w:t xml:space="preserve"> for information of registered document</w:t>
      </w:r>
      <w:ins w:id="7" w:author="Pat Mongkolwat" w:date="2021-04-15T19:53:00Z">
        <w:r w:rsidR="00D43571">
          <w:rPr>
            <w:rFonts w:cstheme="minorBidi"/>
            <w:szCs w:val="25"/>
            <w:lang w:bidi="th-TH"/>
          </w:rPr>
          <w:t>s</w:t>
        </w:r>
      </w:ins>
      <w:r w:rsidR="00223ECB">
        <w:rPr>
          <w:rFonts w:cstheme="minorBidi"/>
          <w:szCs w:val="25"/>
          <w:lang w:bidi="th-TH"/>
        </w:rPr>
        <w:t xml:space="preserve"> in Document Registry Actor via Registry Stored Query [ITI-18] transaction.</w:t>
      </w:r>
      <w:r w:rsidR="0057136C">
        <w:rPr>
          <w:rFonts w:cstheme="minorBidi"/>
          <w:szCs w:val="25"/>
          <w:lang w:bidi="th-TH"/>
        </w:rPr>
        <w:t xml:space="preserve"> Document Registry then return</w:t>
      </w:r>
      <w:r w:rsidR="003801B3">
        <w:rPr>
          <w:rFonts w:cstheme="minorBidi"/>
          <w:szCs w:val="25"/>
          <w:lang w:bidi="th-TH"/>
        </w:rPr>
        <w:t>s</w:t>
      </w:r>
      <w:r w:rsidR="0057136C">
        <w:rPr>
          <w:rFonts w:cstheme="minorBidi"/>
          <w:szCs w:val="25"/>
          <w:lang w:bidi="th-TH"/>
        </w:rPr>
        <w:t xml:space="preserve"> query result to Document Consumer Actor via transaction following ITI-18 format.</w:t>
      </w:r>
      <w:r w:rsidR="002C0AAF">
        <w:rPr>
          <w:rFonts w:cstheme="minorBidi"/>
          <w:szCs w:val="25"/>
          <w:lang w:bidi="th-TH"/>
        </w:rPr>
        <w:t xml:space="preserve"> Eventually, Document Consumer Actor use information provided by query result to retrieve the document from its repository using Retrieve Document Set [ITI-43]</w:t>
      </w:r>
      <w:r w:rsidR="00B220A8">
        <w:rPr>
          <w:rFonts w:cstheme="minorBidi"/>
          <w:szCs w:val="25"/>
          <w:lang w:bidi="th-TH"/>
        </w:rPr>
        <w:t xml:space="preserve"> transaction. It is expected that Document Repository Actor response</w:t>
      </w:r>
      <w:r w:rsidR="00360548">
        <w:rPr>
          <w:rFonts w:cstheme="minorBidi"/>
          <w:szCs w:val="25"/>
          <w:lang w:bidi="th-TH"/>
        </w:rPr>
        <w:t xml:space="preserve"> to the request</w:t>
      </w:r>
      <w:r w:rsidR="00B220A8">
        <w:rPr>
          <w:rFonts w:cstheme="minorBidi"/>
          <w:szCs w:val="25"/>
          <w:lang w:bidi="th-TH"/>
        </w:rPr>
        <w:t xml:space="preserve"> by sending copy of the document back to </w:t>
      </w:r>
      <w:r w:rsidR="00695A3B">
        <w:rPr>
          <w:rFonts w:cstheme="minorBidi"/>
          <w:szCs w:val="25"/>
          <w:lang w:bidi="th-TH"/>
        </w:rPr>
        <w:t>the</w:t>
      </w:r>
      <w:r w:rsidR="00B220A8">
        <w:rPr>
          <w:rFonts w:cstheme="minorBidi"/>
          <w:szCs w:val="25"/>
          <w:lang w:bidi="th-TH"/>
        </w:rPr>
        <w:t xml:space="preserve"> Document Consumer Actor.</w:t>
      </w:r>
      <w:r w:rsidR="00D04BCA">
        <w:rPr>
          <w:rFonts w:cstheme="minorBidi"/>
          <w:szCs w:val="25"/>
          <w:lang w:bidi="th-TH"/>
        </w:rPr>
        <w:t xml:space="preserve"> For On-Demand Document Source, it is equivalent to Document Repository Actor as both are where Document Consumer retrieve those documents they seek. The only</w:t>
      </w:r>
      <w:r w:rsidR="00223ECB">
        <w:rPr>
          <w:rFonts w:cstheme="minorBidi"/>
          <w:szCs w:val="25"/>
          <w:lang w:bidi="th-TH"/>
        </w:rPr>
        <w:t xml:space="preserve"> </w:t>
      </w:r>
      <w:r w:rsidR="00D04BCA">
        <w:rPr>
          <w:rFonts w:cstheme="minorBidi"/>
          <w:szCs w:val="25"/>
          <w:lang w:bidi="th-TH"/>
        </w:rPr>
        <w:t>different is that On-Demand Document Source</w:t>
      </w:r>
      <w:r w:rsidR="00294530">
        <w:rPr>
          <w:rFonts w:cstheme="minorBidi"/>
          <w:szCs w:val="25"/>
          <w:lang w:bidi="th-TH"/>
        </w:rPr>
        <w:t xml:space="preserve"> act</w:t>
      </w:r>
      <w:r w:rsidR="00C348D1">
        <w:rPr>
          <w:rFonts w:cstheme="minorBidi"/>
          <w:szCs w:val="25"/>
          <w:lang w:bidi="th-TH"/>
        </w:rPr>
        <w:t>s</w:t>
      </w:r>
      <w:r w:rsidR="00294530">
        <w:rPr>
          <w:rFonts w:cstheme="minorBidi"/>
          <w:szCs w:val="25"/>
          <w:lang w:bidi="th-TH"/>
        </w:rPr>
        <w:t xml:space="preserve"> as repository which will immediately generate </w:t>
      </w:r>
      <w:r w:rsidR="00C348D1">
        <w:rPr>
          <w:rFonts w:cstheme="minorBidi"/>
          <w:szCs w:val="25"/>
          <w:lang w:bidi="th-TH"/>
        </w:rPr>
        <w:t xml:space="preserve">a </w:t>
      </w:r>
      <w:r w:rsidR="00294530">
        <w:rPr>
          <w:rFonts w:cstheme="minorBidi"/>
          <w:szCs w:val="25"/>
          <w:lang w:bidi="th-TH"/>
        </w:rPr>
        <w:t>health document at the time of request as the document only represent</w:t>
      </w:r>
      <w:r w:rsidR="000A5743">
        <w:rPr>
          <w:rFonts w:cstheme="minorBidi"/>
          <w:szCs w:val="25"/>
          <w:lang w:bidi="th-TH"/>
        </w:rPr>
        <w:t>s</w:t>
      </w:r>
      <w:r w:rsidR="00294530">
        <w:rPr>
          <w:rFonts w:cstheme="minorBidi"/>
          <w:szCs w:val="25"/>
          <w:lang w:bidi="th-TH"/>
        </w:rPr>
        <w:t xml:space="preserve"> its subject at the time</w:t>
      </w:r>
      <w:r w:rsidR="008F1A27">
        <w:rPr>
          <w:rFonts w:cstheme="minorBidi"/>
          <w:szCs w:val="25"/>
          <w:lang w:bidi="th-TH"/>
        </w:rPr>
        <w:t>,</w:t>
      </w:r>
      <w:r w:rsidR="006C001D">
        <w:rPr>
          <w:rFonts w:cstheme="minorBidi"/>
          <w:szCs w:val="25"/>
          <w:lang w:bidi="th-TH"/>
        </w:rPr>
        <w:t xml:space="preserve"> while document stored within Document Repository represent</w:t>
      </w:r>
      <w:r w:rsidR="000A5743">
        <w:rPr>
          <w:rFonts w:cstheme="minorBidi"/>
          <w:szCs w:val="25"/>
          <w:lang w:bidi="th-TH"/>
        </w:rPr>
        <w:t>s</w:t>
      </w:r>
      <w:r w:rsidR="006C001D">
        <w:rPr>
          <w:rFonts w:cstheme="minorBidi"/>
          <w:szCs w:val="25"/>
          <w:lang w:bidi="th-TH"/>
        </w:rPr>
        <w:t xml:space="preserve"> event in health operation that already ended</w:t>
      </w:r>
      <w:r w:rsidR="00294530">
        <w:rPr>
          <w:rFonts w:cstheme="minorBidi"/>
          <w:szCs w:val="25"/>
          <w:lang w:bidi="th-TH"/>
        </w:rPr>
        <w:t>.</w:t>
      </w:r>
      <w:r w:rsidR="00D11B6E">
        <w:rPr>
          <w:rFonts w:cstheme="minorBidi"/>
          <w:szCs w:val="25"/>
          <w:lang w:bidi="th-TH"/>
        </w:rPr>
        <w:t xml:space="preserve"> For Patient Identity Source Actor, the actor acts as assistant for XDS Affinity Domain to identify identity of the same patient</w:t>
      </w:r>
      <w:r w:rsidR="001878BC">
        <w:rPr>
          <w:rFonts w:cstheme="minorBidi"/>
          <w:szCs w:val="25"/>
          <w:lang w:bidi="th-TH"/>
        </w:rPr>
        <w:t xml:space="preserve"> within the domain whose</w:t>
      </w:r>
      <w:r w:rsidR="00D11B6E">
        <w:rPr>
          <w:rFonts w:cstheme="minorBidi"/>
          <w:szCs w:val="25"/>
          <w:lang w:bidi="th-TH"/>
        </w:rPr>
        <w:t xml:space="preserve"> can be represent differently in </w:t>
      </w:r>
      <w:r w:rsidR="00D11B6E">
        <w:rPr>
          <w:rFonts w:cstheme="minorBidi"/>
          <w:szCs w:val="25"/>
          <w:lang w:bidi="th-TH"/>
        </w:rPr>
        <w:lastRenderedPageBreak/>
        <w:t>each enterprise.</w:t>
      </w:r>
      <w:r w:rsidR="002E7F0D">
        <w:rPr>
          <w:rFonts w:cstheme="minorBidi"/>
          <w:szCs w:val="25"/>
          <w:lang w:bidi="th-TH"/>
        </w:rPr>
        <w:t xml:space="preserve"> This actor may not be necessary if XDS Affinity Domain already have policy or agreement which regulate</w:t>
      </w:r>
      <w:r w:rsidR="00256F77">
        <w:rPr>
          <w:rFonts w:cstheme="minorBidi"/>
          <w:szCs w:val="25"/>
          <w:lang w:bidi="th-TH"/>
        </w:rPr>
        <w:t>s</w:t>
      </w:r>
      <w:r w:rsidR="002E7F0D">
        <w:rPr>
          <w:rFonts w:cstheme="minorBidi"/>
          <w:szCs w:val="25"/>
          <w:lang w:bidi="th-TH"/>
        </w:rPr>
        <w:t xml:space="preserve"> all enterprise</w:t>
      </w:r>
      <w:r w:rsidR="00526E35">
        <w:rPr>
          <w:rFonts w:cstheme="minorBidi"/>
          <w:szCs w:val="25"/>
          <w:lang w:bidi="th-TH"/>
        </w:rPr>
        <w:t>s</w:t>
      </w:r>
      <w:r w:rsidR="002E7F0D">
        <w:rPr>
          <w:rFonts w:cstheme="minorBidi"/>
          <w:szCs w:val="25"/>
          <w:lang w:bidi="th-TH"/>
        </w:rPr>
        <w:t xml:space="preserve"> in the domain must use the same identification to identify the same patient.</w:t>
      </w:r>
      <w:r w:rsidR="00292F74">
        <w:rPr>
          <w:rFonts w:cstheme="minorBidi"/>
          <w:szCs w:val="25"/>
          <w:lang w:bidi="th-TH"/>
        </w:rPr>
        <w:t xml:space="preserve"> With these XDS Actor and transaction deployed, it ensures that all enterprise within XDS Affinity Domain can achieve</w:t>
      </w:r>
      <w:r w:rsidR="003E065B">
        <w:rPr>
          <w:rFonts w:cstheme="minorBidi"/>
          <w:szCs w:val="25"/>
          <w:lang w:bidi="th-TH"/>
        </w:rPr>
        <w:t xml:space="preserve"> and share</w:t>
      </w:r>
      <w:r w:rsidR="00292F74">
        <w:rPr>
          <w:rFonts w:cstheme="minorBidi"/>
          <w:szCs w:val="25"/>
          <w:lang w:bidi="th-TH"/>
        </w:rPr>
        <w:t xml:space="preserve"> health document</w:t>
      </w:r>
      <w:r w:rsidR="003E065B">
        <w:rPr>
          <w:rFonts w:cstheme="minorBidi"/>
          <w:szCs w:val="25"/>
          <w:lang w:bidi="th-TH"/>
        </w:rPr>
        <w:t>s</w:t>
      </w:r>
      <w:r w:rsidR="00292F74">
        <w:rPr>
          <w:rFonts w:cstheme="minorBidi"/>
          <w:szCs w:val="25"/>
          <w:lang w:bidi="th-TH"/>
        </w:rPr>
        <w:t xml:space="preserve"> with each other.</w:t>
      </w:r>
    </w:p>
    <w:p w14:paraId="7CFB451E" w14:textId="3915A6F2" w:rsidR="00C54F4D" w:rsidRPr="005B520E" w:rsidRDefault="00C54F4D" w:rsidP="00C54F4D">
      <w:pPr>
        <w:pStyle w:val="Heading2"/>
        <w:jc w:val="both"/>
      </w:pPr>
      <w:r>
        <w:t>Blockchain Technology</w:t>
      </w:r>
    </w:p>
    <w:p w14:paraId="33DA0020" w14:textId="52453F38" w:rsidR="00521BC4" w:rsidRDefault="00706B5F" w:rsidP="00794C01">
      <w:pPr>
        <w:pStyle w:val="BodyText"/>
        <w:rPr>
          <w:rFonts w:cstheme="minorBidi"/>
          <w:szCs w:val="25"/>
          <w:lang w:val="en-US" w:bidi="th-TH"/>
        </w:rPr>
      </w:pPr>
      <w:r w:rsidRPr="008C6257">
        <w:rPr>
          <w:rFonts w:cstheme="minorBidi"/>
          <w:szCs w:val="25"/>
          <w:lang w:val="en-US" w:bidi="th-TH"/>
        </w:rPr>
        <w:t>Blockchain technology</w:t>
      </w:r>
      <w:r>
        <w:rPr>
          <w:rFonts w:cstheme="minorBidi"/>
          <w:szCs w:val="25"/>
          <w:lang w:val="en-US" w:bidi="th-TH"/>
        </w:rPr>
        <w:t xml:space="preserve"> is a method that applied </w:t>
      </w:r>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r>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026536">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8E160E">
        <w:rPr>
          <w:rFonts w:cstheme="minorBidi"/>
          <w:szCs w:val="25"/>
          <w:lang w:val="en-US" w:bidi="th-TH"/>
        </w:rPr>
        <w:fldChar w:fldCharType="separate"/>
      </w:r>
      <w:r w:rsidR="003F4C1D" w:rsidRPr="003F4C1D">
        <w:rPr>
          <w:rFonts w:cstheme="minorBidi"/>
          <w:noProof/>
          <w:szCs w:val="25"/>
          <w:lang w:val="en-US" w:bidi="th-TH"/>
        </w:rPr>
        <w:t>[25]</w:t>
      </w:r>
      <w:r w:rsidR="008E160E">
        <w:rPr>
          <w:rFonts w:cstheme="minorBidi"/>
          <w:szCs w:val="25"/>
          <w:lang w:val="en-US" w:bidi="th-TH"/>
        </w:rPr>
        <w:fldChar w:fldCharType="end"/>
      </w:r>
      <w:r>
        <w:rPr>
          <w:rFonts w:cstheme="minorBidi"/>
          <w:szCs w:val="25"/>
          <w:lang w:val="en-US" w:bidi="th-TH"/>
        </w:rPr>
        <w:t>.</w:t>
      </w:r>
      <w:r>
        <w:rPr>
          <w:rFonts w:cstheme="minorBidi" w:hint="cs"/>
          <w:szCs w:val="25"/>
          <w:cs/>
          <w:lang w:val="en-US" w:bidi="th-TH"/>
        </w:rPr>
        <w:t xml:space="preserve"> </w:t>
      </w:r>
      <w:r>
        <w:rPr>
          <w:rFonts w:cstheme="minorBidi"/>
          <w:szCs w:val="25"/>
          <w:lang w:val="en-US" w:bidi="th-TH"/>
        </w:rPr>
        <w:t>These cryptographical techni</w:t>
      </w:r>
      <w:r w:rsidR="001F1D32">
        <w:rPr>
          <w:rFonts w:cstheme="minorBidi"/>
          <w:szCs w:val="25"/>
          <w:lang w:val="en-US" w:bidi="th-TH"/>
        </w:rPr>
        <w:t>ques</w:t>
      </w:r>
      <w:r>
        <w:rPr>
          <w:rFonts w:cstheme="minorBidi"/>
          <w:szCs w:val="25"/>
          <w:lang w:val="en-US" w:bidi="th-TH"/>
        </w:rPr>
        <w:t xml:space="preserve"> </w:t>
      </w:r>
      <w:r w:rsidR="00192A3F">
        <w:rPr>
          <w:rFonts w:cstheme="minorBidi"/>
          <w:szCs w:val="25"/>
          <w:lang w:val="en-US" w:bidi="th-TH"/>
        </w:rPr>
        <w:t>include</w:t>
      </w:r>
      <w:r>
        <w:rPr>
          <w:rFonts w:cstheme="minorBidi"/>
          <w:szCs w:val="25"/>
          <w:lang w:val="en-US" w:bidi="th-TH"/>
        </w:rPr>
        <w:t xml:space="preserve"> the one that form </w:t>
      </w:r>
      <w:r w:rsidR="00F46298">
        <w:rPr>
          <w:rFonts w:cstheme="minorBidi"/>
          <w:szCs w:val="25"/>
          <w:lang w:val="en-US" w:bidi="th-TH"/>
        </w:rPr>
        <w:t>“</w:t>
      </w:r>
      <w:r>
        <w:rPr>
          <w:rFonts w:cstheme="minorBidi"/>
          <w:szCs w:val="25"/>
          <w:lang w:val="en-US" w:bidi="th-TH"/>
        </w:rPr>
        <w:t>Block</w:t>
      </w:r>
      <w:r w:rsidR="00F46298">
        <w:rPr>
          <w:rFonts w:cstheme="minorBidi"/>
          <w:szCs w:val="25"/>
          <w:lang w:val="en-US" w:bidi="th-TH"/>
        </w:rPr>
        <w:t>”</w:t>
      </w:r>
      <w:r>
        <w:rPr>
          <w:rFonts w:cstheme="minorBidi"/>
          <w:szCs w:val="25"/>
          <w:lang w:val="en-US" w:bidi="th-TH"/>
        </w:rPr>
        <w:t xml:space="preserve"> and another one that form </w:t>
      </w:r>
      <w:r w:rsidR="00F46298">
        <w:rPr>
          <w:rFonts w:cstheme="minorBidi"/>
          <w:szCs w:val="25"/>
          <w:lang w:val="en-US" w:bidi="th-TH"/>
        </w:rPr>
        <w:t>“</w:t>
      </w:r>
      <w:r>
        <w:rPr>
          <w:rFonts w:cstheme="minorBidi"/>
          <w:szCs w:val="25"/>
          <w:lang w:val="en-US" w:bidi="th-TH"/>
        </w:rPr>
        <w:t>Chain</w:t>
      </w:r>
      <w:r w:rsidR="00F46298">
        <w:rPr>
          <w:rFonts w:cstheme="minorBidi"/>
          <w:szCs w:val="25"/>
          <w:lang w:val="en-US" w:bidi="th-TH"/>
        </w:rPr>
        <w:t>”</w:t>
      </w:r>
      <w:r>
        <w:rPr>
          <w:rFonts w:cstheme="minorBidi"/>
          <w:szCs w:val="25"/>
          <w:lang w:val="en-US" w:bidi="th-TH"/>
        </w:rPr>
        <w:t>. In Blockchain, those data being published are small fragment of information that represent proof of action in its own application.</w:t>
      </w:r>
      <w:r w:rsidR="00AF2D06">
        <w:rPr>
          <w:rFonts w:cstheme="minorBidi"/>
          <w:szCs w:val="25"/>
          <w:lang w:val="en-US" w:bidi="th-TH"/>
        </w:rPr>
        <w:t xml:space="preserve"> </w:t>
      </w:r>
      <w:r>
        <w:rPr>
          <w:rFonts w:cstheme="minorBidi"/>
          <w:szCs w:val="25"/>
          <w:lang w:val="en-US" w:bidi="th-TH"/>
        </w:rPr>
        <w:t xml:space="preserve">Therefore, it </w:t>
      </w:r>
      <w:r w:rsidR="008126B5">
        <w:rPr>
          <w:rFonts w:cstheme="minorBidi"/>
          <w:szCs w:val="25"/>
          <w:lang w:val="en-US" w:bidi="th-TH"/>
        </w:rPr>
        <w:t xml:space="preserve">calls a </w:t>
      </w:r>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A set of transactions approach Blockchain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xml:space="preserve">. Additionally, the hash value of each block also includes hash value of previously generated block caus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B769D2">
        <w:rPr>
          <w:rFonts w:cstheme="minorBidi"/>
          <w:szCs w:val="25"/>
          <w:lang w:val="en-US" w:bidi="th-TH"/>
        </w:rPr>
        <w:t xml:space="preserve"> </w:t>
      </w:r>
      <w:r w:rsidR="002D0403">
        <w:rPr>
          <w:rFonts w:cstheme="minorBidi"/>
          <w:szCs w:val="25"/>
          <w:lang w:val="en-US" w:bidi="th-TH"/>
        </w:rPr>
        <w:br/>
      </w:r>
      <w:r w:rsidR="001D6252">
        <w:rPr>
          <w:rFonts w:cstheme="minorBidi"/>
          <w:szCs w:val="25"/>
          <w:lang w:val="en-US" w:bidi="th-TH"/>
        </w:rPr>
        <w:t xml:space="preserve">Tog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Pr>
          <w:rFonts w:cstheme="minorBidi"/>
          <w:szCs w:val="25"/>
          <w:lang w:val="en-US" w:bidi="th-TH"/>
        </w:rPr>
        <w:t xml:space="preserve">These two </w:t>
      </w:r>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r>
        <w:rPr>
          <w:rFonts w:cstheme="minorBidi"/>
          <w:szCs w:val="25"/>
          <w:lang w:val="en-US" w:bidi="th-TH"/>
        </w:rPr>
        <w:t xml:space="preserve">form together to become </w:t>
      </w:r>
      <w:r w:rsidR="00D27326">
        <w:rPr>
          <w:rFonts w:cstheme="minorBidi"/>
          <w:szCs w:val="25"/>
          <w:lang w:val="en-US" w:bidi="th-TH"/>
        </w:rPr>
        <w:t>“</w:t>
      </w:r>
      <w:r>
        <w:rPr>
          <w:rFonts w:cstheme="minorBidi"/>
          <w:szCs w:val="25"/>
          <w:lang w:val="en-US" w:bidi="th-TH"/>
        </w:rPr>
        <w:t>Blockchain</w:t>
      </w:r>
      <w:r w:rsidR="00D27326">
        <w:rPr>
          <w:rFonts w:cstheme="minorBidi"/>
          <w:szCs w:val="25"/>
          <w:lang w:val="en-US" w:bidi="th-TH"/>
        </w:rPr>
        <w:t>”</w:t>
      </w:r>
      <w:r>
        <w:rPr>
          <w:rFonts w:cstheme="minorBidi"/>
          <w:szCs w:val="25"/>
          <w:lang w:val="en-US" w:bidi="th-TH"/>
        </w:rPr>
        <w:t xml:space="preserve"> which prevent</w:t>
      </w:r>
      <w:r w:rsidR="00975E48">
        <w:rPr>
          <w:rFonts w:cstheme="minorBidi"/>
          <w:szCs w:val="25"/>
          <w:lang w:val="en-US" w:bidi="th-TH"/>
        </w:rPr>
        <w:t>s</w:t>
      </w:r>
      <w:r>
        <w:rPr>
          <w:rFonts w:cstheme="minorBidi"/>
          <w:szCs w:val="25"/>
          <w:lang w:val="en-US" w:bidi="th-TH"/>
        </w:rPr>
        <w:t xml:space="preserve"> modification of published content and ensur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494EAC">
        <w:rPr>
          <w:rFonts w:cstheme="minorBidi"/>
          <w:szCs w:val="25"/>
          <w:lang w:val="en-US" w:bidi="th-TH"/>
        </w:rPr>
        <w:t>However, there still be able to add more Block into Chain by utilization of consensus mechanism</w:t>
      </w:r>
      <w:r w:rsidR="00907E5C">
        <w:rPr>
          <w:rFonts w:cstheme="minorBidi"/>
          <w:szCs w:val="25"/>
          <w:lang w:val="en-US" w:bidi="th-TH"/>
        </w:rPr>
        <w:t xml:space="preserve"> </w:t>
      </w:r>
      <w:r w:rsidR="00365522">
        <w:rPr>
          <w:rFonts w:cstheme="minorBidi"/>
          <w:szCs w:val="25"/>
          <w:lang w:val="en-US" w:bidi="th-TH"/>
        </w:rPr>
        <w:fldChar w:fldCharType="begin" w:fldLock="1"/>
      </w:r>
      <w:r w:rsidR="00026536">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31]","plainTextFormattedCitation":"[31]","previouslyFormattedCitation":"[31]"},"properties":{"noteIndex":0},"schema":"https://github.com/citation-style-language/schema/raw/master/csl-citation.json"}</w:instrText>
      </w:r>
      <w:r w:rsidR="00365522">
        <w:rPr>
          <w:rFonts w:cstheme="minorBidi"/>
          <w:szCs w:val="25"/>
          <w:lang w:val="en-US" w:bidi="th-TH"/>
        </w:rPr>
        <w:fldChar w:fldCharType="separate"/>
      </w:r>
      <w:r w:rsidR="003F4C1D" w:rsidRPr="003F4C1D">
        <w:rPr>
          <w:rFonts w:cstheme="minorBidi"/>
          <w:noProof/>
          <w:szCs w:val="25"/>
          <w:lang w:val="en-US" w:bidi="th-TH"/>
        </w:rPr>
        <w:t>[31]</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4C9E0D31" w14:textId="516DDEEB" w:rsidR="00706B5F" w:rsidRDefault="00F15211" w:rsidP="00C54F4D">
      <w:pPr>
        <w:pStyle w:val="BodyText"/>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026536">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32]","plainTextFormattedCitation":"[32]","previouslyFormattedCitation":"[32]"},"properties":{"noteIndex":0},"schema":"https://github.com/citation-style-language/schema/raw/master/csl-citation.json"}</w:instrText>
      </w:r>
      <w:r w:rsidR="005718D8">
        <w:rPr>
          <w:rFonts w:cstheme="minorBidi"/>
          <w:szCs w:val="25"/>
          <w:lang w:val="en-US" w:bidi="th-TH"/>
        </w:rPr>
        <w:fldChar w:fldCharType="separate"/>
      </w:r>
      <w:r w:rsidR="003F4C1D" w:rsidRPr="003F4C1D">
        <w:rPr>
          <w:rFonts w:cstheme="minorBidi"/>
          <w:noProof/>
          <w:szCs w:val="25"/>
          <w:lang w:val="en-US" w:bidi="th-TH"/>
        </w:rPr>
        <w:t>[32]</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r w:rsidR="00192A3F">
        <w:rPr>
          <w:rFonts w:cstheme="minorBidi"/>
          <w:szCs w:val="25"/>
          <w:lang w:val="en-US" w:bidi="th-TH"/>
        </w:rPr>
        <w:t>consensuses</w:t>
      </w:r>
      <w:r w:rsidR="00D17419">
        <w:rPr>
          <w:rFonts w:cstheme="minorBidi"/>
          <w:szCs w:val="25"/>
          <w:lang w:val="en-US" w:bidi="th-TH"/>
        </w:rPr>
        <w:t xml:space="preserve"> like Proof of Work</w:t>
      </w:r>
      <w:r w:rsidR="00E9142E">
        <w:rPr>
          <w:rFonts w:cstheme="minorBidi"/>
          <w:szCs w:val="25"/>
          <w:lang w:val="en-US" w:bidi="th-TH"/>
        </w:rPr>
        <w:t xml:space="preserve"> (PoW)</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r w:rsidR="005447AD">
        <w:rPr>
          <w:rFonts w:cstheme="minorBidi"/>
          <w:szCs w:val="25"/>
          <w:lang w:val="en-US" w:bidi="th-TH"/>
        </w:rPr>
        <w:t>s</w:t>
      </w:r>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r w:rsidR="005447AD">
        <w:rPr>
          <w:rFonts w:cstheme="minorBidi"/>
          <w:szCs w:val="25"/>
          <w:lang w:val="en-US" w:bidi="th-TH"/>
        </w:rPr>
        <w:t xml:space="preserve">the </w:t>
      </w:r>
      <w:r w:rsidR="00D17419">
        <w:rPr>
          <w:rFonts w:cstheme="minorBidi"/>
          <w:szCs w:val="25"/>
          <w:lang w:val="en-US" w:bidi="th-TH"/>
        </w:rPr>
        <w:t>Block and get reward based on each network</w:t>
      </w:r>
      <w:r w:rsidR="00F9746E">
        <w:rPr>
          <w:rFonts w:cstheme="minorBidi"/>
          <w:szCs w:val="25"/>
          <w:lang w:val="en-US" w:bidi="th-TH"/>
        </w:rPr>
        <w:t xml:space="preserve"> policy</w:t>
      </w:r>
      <w:r w:rsidR="00D17419">
        <w:rPr>
          <w:rFonts w:cstheme="minorBidi"/>
          <w:szCs w:val="25"/>
          <w:lang w:val="en-US" w:bidi="th-TH"/>
        </w:rPr>
        <w:t>.</w:t>
      </w:r>
      <w:r w:rsidR="0097683C">
        <w:rPr>
          <w:rFonts w:cstheme="minorBidi"/>
          <w:szCs w:val="25"/>
          <w:lang w:val="en-US" w:bidi="th-TH"/>
        </w:rPr>
        <w:t xml:space="preserve"> As the puzzle require</w:t>
      </w:r>
      <w:r w:rsidR="005447AD">
        <w:rPr>
          <w:rFonts w:cstheme="minorBidi"/>
          <w:szCs w:val="25"/>
          <w:lang w:val="en-US" w:bidi="th-TH"/>
        </w:rPr>
        <w:t>s</w:t>
      </w:r>
      <w:r w:rsidR="0097683C">
        <w:rPr>
          <w:rFonts w:cstheme="minorBidi"/>
          <w:szCs w:val="25"/>
          <w:lang w:val="en-US" w:bidi="th-TH"/>
        </w:rPr>
        <w:t xml:space="preserve"> each node to spend huge amount of computational resource, give</w:t>
      </w:r>
      <w:r w:rsidR="005447AD">
        <w:rPr>
          <w:rFonts w:cstheme="minorBidi"/>
          <w:szCs w:val="25"/>
          <w:lang w:val="en-US" w:bidi="th-TH"/>
        </w:rPr>
        <w:t>n</w:t>
      </w:r>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026536">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3]","plainTextFormattedCitation":"[33]","previouslyFormattedCitation":"[33]"},"properties":{"noteIndex":0},"schema":"https://github.com/citation-style-language/schema/raw/master/csl-citation.json"}</w:instrText>
      </w:r>
      <w:r w:rsidR="0051379D">
        <w:rPr>
          <w:rFonts w:cstheme="minorBidi"/>
          <w:szCs w:val="25"/>
          <w:lang w:val="en-US" w:bidi="th-TH"/>
        </w:rPr>
        <w:fldChar w:fldCharType="separate"/>
      </w:r>
      <w:r w:rsidR="003F4C1D" w:rsidRPr="003F4C1D">
        <w:rPr>
          <w:rFonts w:cstheme="minorBidi"/>
          <w:noProof/>
          <w:szCs w:val="25"/>
          <w:lang w:val="en-US" w:bidi="th-TH"/>
        </w:rPr>
        <w:t>[33]</w:t>
      </w:r>
      <w:r w:rsidR="0051379D">
        <w:rPr>
          <w:rFonts w:cstheme="minorBidi"/>
          <w:szCs w:val="25"/>
          <w:lang w:val="en-US" w:bidi="th-TH"/>
        </w:rPr>
        <w:fldChar w:fldCharType="end"/>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r w:rsidR="006F673A">
        <w:rPr>
          <w:rFonts w:cstheme="minorBidi"/>
          <w:szCs w:val="25"/>
          <w:lang w:val="en-US" w:bidi="th-TH"/>
        </w:rPr>
        <w:t>s</w:t>
      </w:r>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r w:rsidR="00B54FBF">
        <w:rPr>
          <w:rFonts w:cstheme="minorBidi"/>
          <w:szCs w:val="25"/>
          <w:lang w:val="en-US" w:bidi="th-TH"/>
        </w:rPr>
        <w:t>T</w:t>
      </w:r>
      <w:r w:rsidR="0097683C">
        <w:rPr>
          <w:rFonts w:cstheme="minorBidi"/>
          <w:szCs w:val="25"/>
          <w:lang w:val="en-US" w:bidi="th-TH"/>
        </w:rPr>
        <w:t>his kind of consensus use voting mechanism which sacrifice</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w:t>
      </w:r>
      <w:r w:rsidR="006F673A">
        <w:rPr>
          <w:rFonts w:cstheme="minorBidi"/>
          <w:szCs w:val="25"/>
          <w:lang w:val="en-US" w:bidi="th-TH"/>
        </w:rPr>
        <w:t>s</w:t>
      </w:r>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026536">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4]","plainTextFormattedCitation":"[34]","previouslyFormattedCitation":"[34]"},"properties":{"noteIndex":0},"schema":"https://github.com/citation-style-language/schema/raw/master/csl-citation.json"}</w:instrText>
      </w:r>
      <w:r w:rsidR="007F1A70">
        <w:rPr>
          <w:rFonts w:cstheme="minorBidi"/>
          <w:szCs w:val="25"/>
          <w:lang w:val="en-US" w:bidi="th-TH"/>
        </w:rPr>
        <w:fldChar w:fldCharType="separate"/>
      </w:r>
      <w:r w:rsidR="003F4C1D" w:rsidRPr="003F4C1D">
        <w:rPr>
          <w:rFonts w:cstheme="minorBidi"/>
          <w:noProof/>
          <w:szCs w:val="25"/>
          <w:lang w:val="en-US" w:bidi="th-TH"/>
        </w:rPr>
        <w:t>[34]</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According to </w:t>
      </w:r>
      <w:r w:rsidR="00E633CE">
        <w:rPr>
          <w:rFonts w:cstheme="minorBidi"/>
          <w:szCs w:val="25"/>
          <w:lang w:val="en-US" w:bidi="th-TH"/>
        </w:rPr>
        <w:fldChar w:fldCharType="begin" w:fldLock="1"/>
      </w:r>
      <w:r w:rsidR="00026536">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E633CE">
        <w:rPr>
          <w:rFonts w:cstheme="minorBidi"/>
          <w:szCs w:val="25"/>
          <w:lang w:val="en-US" w:bidi="th-TH"/>
        </w:rPr>
        <w:fldChar w:fldCharType="separate"/>
      </w:r>
      <w:r w:rsidR="003F4C1D" w:rsidRPr="003F4C1D">
        <w:rPr>
          <w:rFonts w:cstheme="minorBidi"/>
          <w:noProof/>
          <w:szCs w:val="25"/>
          <w:lang w:val="en-US" w:bidi="th-TH"/>
        </w:rPr>
        <w:t>[25]</w:t>
      </w:r>
      <w:r w:rsidR="00E633CE">
        <w:rPr>
          <w:rFonts w:cstheme="minorBidi"/>
          <w:szCs w:val="25"/>
          <w:lang w:val="en-US" w:bidi="th-TH"/>
        </w:rPr>
        <w:fldChar w:fldCharType="end"/>
      </w:r>
      <w:r w:rsidR="00E633CE">
        <w:rPr>
          <w:rFonts w:cstheme="minorBidi"/>
          <w:szCs w:val="25"/>
          <w:lang w:val="en-US" w:bidi="th-TH"/>
        </w:rPr>
        <w:t xml:space="preserve">, Blockchain can be categorized into two main types based on its permission model which </w:t>
      </w:r>
      <w:r w:rsidR="0003356C">
        <w:rPr>
          <w:rFonts w:cstheme="minorBidi"/>
          <w:szCs w:val="25"/>
          <w:lang w:val="en-US" w:bidi="th-TH"/>
        </w:rPr>
        <w:t>determines who can maintain blockchain ledger (i.e. publish block)</w:t>
      </w:r>
      <w:r w:rsidR="00E633CE">
        <w:rPr>
          <w:rFonts w:cstheme="minorBidi"/>
          <w:szCs w:val="25"/>
          <w:lang w:val="en-US" w:bidi="th-TH"/>
        </w:rPr>
        <w:t>.</w:t>
      </w:r>
      <w:r w:rsidR="0003356C">
        <w:rPr>
          <w:rFonts w:cstheme="minorBidi"/>
          <w:szCs w:val="25"/>
          <w:lang w:val="en-US" w:bidi="th-TH"/>
        </w:rPr>
        <w:t xml:space="preserve"> Permissionless blockchain networks </w:t>
      </w:r>
      <w:r w:rsidR="002C5CD3">
        <w:rPr>
          <w:rFonts w:cstheme="minorBidi"/>
          <w:szCs w:val="25"/>
          <w:lang w:val="en-US" w:bidi="th-TH"/>
        </w:rPr>
        <w:t xml:space="preserve">provide simplicity in scalability of the network by </w:t>
      </w:r>
      <w:r w:rsidR="0003356C">
        <w:rPr>
          <w:rFonts w:cstheme="minorBidi"/>
          <w:szCs w:val="25"/>
          <w:lang w:val="en-US" w:bidi="th-TH"/>
        </w:rPr>
        <w:t>allow</w:t>
      </w:r>
      <w:r w:rsidR="002C5CD3">
        <w:rPr>
          <w:rFonts w:cstheme="minorBidi"/>
          <w:szCs w:val="25"/>
          <w:lang w:val="en-US" w:bidi="th-TH"/>
        </w:rPr>
        <w:t>ing</w:t>
      </w:r>
      <w:r w:rsidR="0003356C">
        <w:rPr>
          <w:rFonts w:cstheme="minorBidi"/>
          <w:szCs w:val="25"/>
          <w:lang w:val="en-US" w:bidi="th-TH"/>
        </w:rPr>
        <w:t xml:space="preserve"> anyone in the network to maintain blockchain ledger</w:t>
      </w:r>
      <w:r w:rsidR="002C5CD3">
        <w:rPr>
          <w:rFonts w:cstheme="minorBidi"/>
          <w:szCs w:val="25"/>
          <w:lang w:val="en-US" w:bidi="th-TH"/>
        </w:rPr>
        <w:t>.</w:t>
      </w:r>
      <w:r w:rsidR="000F5BB4">
        <w:rPr>
          <w:rFonts w:cstheme="minorBidi"/>
          <w:szCs w:val="25"/>
          <w:lang w:val="en-US" w:bidi="th-TH"/>
        </w:rPr>
        <w:t xml:space="preserve"> </w:t>
      </w:r>
      <w:r w:rsidR="002C5CD3">
        <w:rPr>
          <w:rFonts w:cstheme="minorBidi"/>
          <w:szCs w:val="25"/>
          <w:lang w:val="en-US" w:bidi="th-TH"/>
        </w:rPr>
        <w:t>At the same time,</w:t>
      </w:r>
      <w:r w:rsidR="000F5BB4">
        <w:rPr>
          <w:rFonts w:cstheme="minorBidi"/>
          <w:szCs w:val="25"/>
          <w:lang w:val="en-US" w:bidi="th-TH"/>
        </w:rPr>
        <w:t xml:space="preserve"> permissioned </w:t>
      </w:r>
      <w:r w:rsidR="002C5CD3">
        <w:rPr>
          <w:rFonts w:cstheme="minorBidi"/>
          <w:szCs w:val="25"/>
          <w:lang w:val="en-US" w:bidi="th-TH"/>
        </w:rPr>
        <w:t>chain</w:t>
      </w:r>
      <w:r w:rsidR="000F5BB4">
        <w:rPr>
          <w:rFonts w:cstheme="minorBidi"/>
          <w:szCs w:val="25"/>
          <w:lang w:val="en-US" w:bidi="th-TH"/>
        </w:rPr>
        <w:t xml:space="preserve"> </w:t>
      </w:r>
      <w:r w:rsidR="00DE6DA8">
        <w:rPr>
          <w:rFonts w:cstheme="minorBidi"/>
          <w:szCs w:val="25"/>
          <w:lang w:val="en-US" w:bidi="th-TH"/>
        </w:rPr>
        <w:t>allows</w:t>
      </w:r>
      <w:r w:rsidR="000F5BB4">
        <w:rPr>
          <w:rFonts w:cstheme="minorBidi"/>
          <w:szCs w:val="25"/>
          <w:lang w:val="en-US" w:bidi="th-TH"/>
        </w:rPr>
        <w:t xml:space="preserve"> only selected member </w:t>
      </w:r>
      <w:r w:rsidR="002C5CD3">
        <w:rPr>
          <w:rFonts w:cstheme="minorBidi"/>
          <w:szCs w:val="25"/>
          <w:lang w:val="en-US" w:bidi="th-TH"/>
        </w:rPr>
        <w:t>to maintain or even just to participate in the network which allow</w:t>
      </w:r>
      <w:r w:rsidR="00495EFE">
        <w:rPr>
          <w:rFonts w:cstheme="minorBidi"/>
          <w:szCs w:val="25"/>
          <w:lang w:val="en-US" w:bidi="th-TH"/>
        </w:rPr>
        <w:t>s</w:t>
      </w:r>
      <w:r w:rsidR="002C5CD3">
        <w:rPr>
          <w:rFonts w:cstheme="minorBidi"/>
          <w:szCs w:val="25"/>
          <w:lang w:val="en-US" w:bidi="th-TH"/>
        </w:rPr>
        <w:t xml:space="preserve"> accountability and auditability of the network in exchange for simplicity in scalability</w:t>
      </w:r>
      <w:r w:rsidR="0003356C">
        <w:rPr>
          <w:rFonts w:cstheme="minorBidi"/>
          <w:szCs w:val="25"/>
          <w:lang w:val="en-US" w:bidi="th-TH"/>
        </w:rPr>
        <w:t>.</w:t>
      </w:r>
      <w:r w:rsidR="003A0425">
        <w:rPr>
          <w:rFonts w:cstheme="minorBidi"/>
          <w:szCs w:val="25"/>
          <w:lang w:val="en-US" w:bidi="th-TH"/>
        </w:rPr>
        <w:t xml:space="preserve"> Permissioned blockchain networks may also be used by organizations that wish to work together but may not fully trust one another. They can establish a permissioned blockchain network and invite business partners to record their transactions on a shared distributed ledger. </w:t>
      </w:r>
      <w:r w:rsidR="002B7A64">
        <w:rPr>
          <w:rFonts w:cstheme="minorBidi"/>
          <w:szCs w:val="25"/>
          <w:lang w:val="en-US" w:bidi="th-TH"/>
        </w:rPr>
        <w:t xml:space="preserve"> </w:t>
      </w:r>
      <w:r w:rsidR="004E6164">
        <w:rPr>
          <w:rFonts w:cstheme="minorBidi"/>
          <w:szCs w:val="25"/>
          <w:lang w:val="en-US" w:bidi="th-TH"/>
        </w:rPr>
        <w:t>The transparency</w:t>
      </w:r>
      <w:r w:rsidR="003A0425">
        <w:rPr>
          <w:rFonts w:cstheme="minorBidi"/>
          <w:szCs w:val="25"/>
          <w:lang w:val="en-US" w:bidi="th-TH"/>
        </w:rPr>
        <w:t xml:space="preserve"> provide</w:t>
      </w:r>
      <w:r w:rsidR="00495EFE">
        <w:rPr>
          <w:rFonts w:cstheme="minorBidi"/>
          <w:szCs w:val="25"/>
          <w:lang w:val="en-US" w:bidi="th-TH"/>
        </w:rPr>
        <w:t>s</w:t>
      </w:r>
      <w:r w:rsidR="003A0425">
        <w:rPr>
          <w:rFonts w:cstheme="minorBidi"/>
          <w:szCs w:val="25"/>
          <w:lang w:val="en-US" w:bidi="th-TH"/>
        </w:rPr>
        <w:t xml:space="preserve"> by Blockchain and con</w:t>
      </w:r>
      <w:r w:rsidR="00D07D90">
        <w:rPr>
          <w:rFonts w:cstheme="minorBidi"/>
          <w:szCs w:val="25"/>
          <w:lang w:val="en-US" w:bidi="th-TH"/>
        </w:rPr>
        <w:t>s</w:t>
      </w:r>
      <w:r w:rsidR="003A0425">
        <w:rPr>
          <w:rFonts w:cstheme="minorBidi"/>
          <w:szCs w:val="25"/>
          <w:lang w:val="en-US" w:bidi="th-TH"/>
        </w:rPr>
        <w:t>ensus</w:t>
      </w:r>
      <w:r w:rsidR="004E6164">
        <w:rPr>
          <w:rFonts w:cstheme="minorBidi"/>
          <w:szCs w:val="25"/>
          <w:lang w:val="en-US" w:bidi="th-TH"/>
        </w:rPr>
        <w:t xml:space="preserve"> </w:t>
      </w:r>
      <w:r w:rsidR="00A9143B">
        <w:rPr>
          <w:rFonts w:cstheme="minorBidi"/>
          <w:szCs w:val="25"/>
          <w:lang w:val="en-US" w:bidi="th-TH"/>
        </w:rPr>
        <w:t xml:space="preserve">with suitable permission model </w:t>
      </w:r>
      <w:r w:rsidR="004E6164">
        <w:rPr>
          <w:rFonts w:cstheme="minorBidi"/>
          <w:szCs w:val="25"/>
          <w:lang w:val="en-US" w:bidi="th-TH"/>
        </w:rPr>
        <w:t xml:space="preserve">then </w:t>
      </w:r>
      <w:r w:rsidR="00706B5F">
        <w:rPr>
          <w:rFonts w:cstheme="minorBidi"/>
          <w:szCs w:val="25"/>
          <w:lang w:val="en-US" w:bidi="th-TH"/>
        </w:rPr>
        <w:t xml:space="preserve">create a passive </w:t>
      </w:r>
      <w:r w:rsidR="00C15A2F">
        <w:rPr>
          <w:rFonts w:cstheme="minorBidi"/>
          <w:szCs w:val="25"/>
          <w:lang w:val="en-US" w:bidi="th-TH"/>
        </w:rPr>
        <w:t>“</w:t>
      </w:r>
      <w:r w:rsidR="00706B5F">
        <w:rPr>
          <w:rFonts w:cstheme="minorBidi"/>
          <w:szCs w:val="25"/>
          <w:lang w:val="en-US" w:bidi="th-TH"/>
        </w:rPr>
        <w:t>trust</w:t>
      </w:r>
      <w:r w:rsidR="00C15A2F">
        <w:rPr>
          <w:rFonts w:cstheme="minorBidi"/>
          <w:szCs w:val="25"/>
          <w:lang w:val="en-US" w:bidi="th-TH"/>
        </w:rPr>
        <w:t>”</w:t>
      </w:r>
      <w:r w:rsidR="00706B5F">
        <w:rPr>
          <w:rFonts w:cstheme="minorBidi"/>
          <w:szCs w:val="25"/>
          <w:lang w:val="en-US" w:bidi="th-TH"/>
        </w:rPr>
        <w:t xml:space="preserve"> amongst the network as no one in the network have</w:t>
      </w:r>
      <w:r w:rsidR="0019172D">
        <w:rPr>
          <w:rFonts w:cstheme="minorBidi"/>
          <w:szCs w:val="25"/>
          <w:lang w:val="en-US" w:bidi="th-TH"/>
        </w:rPr>
        <w:t xml:space="preserve"> absolute</w:t>
      </w:r>
      <w:r w:rsidR="00706B5F">
        <w:rPr>
          <w:rFonts w:cstheme="minorBidi"/>
          <w:szCs w:val="25"/>
          <w:lang w:val="en-US" w:bidi="th-TH"/>
        </w:rPr>
        <w:t xml:space="preserve"> right to rules and manipulate the network and its content at their own will </w:t>
      </w:r>
      <w:r w:rsidR="00706B5F">
        <w:rPr>
          <w:rFonts w:cstheme="minorBidi"/>
          <w:szCs w:val="25"/>
          <w:lang w:val="en-US" w:bidi="th-TH"/>
        </w:rPr>
        <w:fldChar w:fldCharType="begin" w:fldLock="1"/>
      </w:r>
      <w:r w:rsidR="00026536">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5]","plainTextFormattedCitation":"[35]","previouslyFormattedCitation":"[35]"},"properties":{"noteIndex":0},"schema":"https://github.com/citation-style-language/schema/raw/master/csl-citation.json"}</w:instrText>
      </w:r>
      <w:r w:rsidR="00706B5F">
        <w:rPr>
          <w:rFonts w:cstheme="minorBidi"/>
          <w:szCs w:val="25"/>
          <w:lang w:val="en-US" w:bidi="th-TH"/>
        </w:rPr>
        <w:fldChar w:fldCharType="separate"/>
      </w:r>
      <w:r w:rsidR="003F4C1D" w:rsidRPr="003F4C1D">
        <w:rPr>
          <w:rFonts w:cstheme="minorBidi"/>
          <w:noProof/>
          <w:szCs w:val="25"/>
          <w:lang w:val="en-US" w:bidi="th-TH"/>
        </w:rPr>
        <w:t>[35]</w:t>
      </w:r>
      <w:r w:rsidR="00706B5F">
        <w:rPr>
          <w:rFonts w:cstheme="minorBidi"/>
          <w:szCs w:val="25"/>
          <w:lang w:val="en-US" w:bidi="th-TH"/>
        </w:rPr>
        <w:fldChar w:fldCharType="end"/>
      </w:r>
      <w:r w:rsidR="001D5618">
        <w:rPr>
          <w:rFonts w:cstheme="minorBidi"/>
          <w:szCs w:val="25"/>
          <w:lang w:val="en-US" w:bidi="th-TH"/>
        </w:rPr>
        <w:t>.</w:t>
      </w:r>
      <w:r w:rsidR="00656EFE">
        <w:rPr>
          <w:rFonts w:cstheme="minorBidi"/>
          <w:szCs w:val="25"/>
          <w:lang w:val="en-US" w:bidi="th-TH"/>
        </w:rPr>
        <w:t xml:space="preserve"> </w:t>
      </w:r>
    </w:p>
    <w:p w14:paraId="26F60D67" w14:textId="0397A16E" w:rsidR="00C54F4D" w:rsidRPr="005B520E" w:rsidRDefault="00C54F4D" w:rsidP="00C54F4D">
      <w:pPr>
        <w:pStyle w:val="Heading2"/>
        <w:jc w:val="both"/>
      </w:pPr>
      <w:r>
        <w:t>Ethereum</w:t>
      </w:r>
      <w:r w:rsidR="000F3406">
        <w:t xml:space="preserve"> and </w:t>
      </w:r>
      <w:r w:rsidR="00170082">
        <w:t>S</w:t>
      </w:r>
      <w:r w:rsidR="00E37858">
        <w:t>mart-</w:t>
      </w:r>
      <w:r w:rsidR="00170082">
        <w:t>C</w:t>
      </w:r>
      <w:r w:rsidR="00E37858">
        <w:t>ontract</w:t>
      </w:r>
    </w:p>
    <w:p w14:paraId="486CE868" w14:textId="40D652B6" w:rsidR="00C54F4D" w:rsidRPr="00170082" w:rsidRDefault="00854E0A" w:rsidP="00C54F4D">
      <w:pPr>
        <w:pStyle w:val="BodyText"/>
      </w:pPr>
      <w:r w:rsidRPr="00854E0A">
        <w:rPr>
          <w:lang w:val="en-US"/>
        </w:rPr>
        <w:t>Ethereum is one of the well-known open-source Blockchain platforms. The platform initially invented by a developer named Vitalik Buterin and further developed by the Ethereum community. The main approach of Ethereum 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smart</w:t>
      </w:r>
      <w:r w:rsidR="00E37858">
        <w:rPr>
          <w:lang w:val="en-US"/>
        </w:rPr>
        <w:t>-</w:t>
      </w:r>
      <w:r w:rsidRPr="00854E0A">
        <w:rPr>
          <w:lang w:val="en-US"/>
        </w:rPr>
        <w:t>contract”</w:t>
      </w:r>
      <w:r>
        <w:rPr>
          <w:lang w:val="en-US"/>
        </w:rPr>
        <w:t xml:space="preserve"> </w:t>
      </w:r>
      <w:r w:rsidR="007F2EDF">
        <w:rPr>
          <w:lang w:val="en-US"/>
        </w:rPr>
        <w:fldChar w:fldCharType="begin" w:fldLock="1"/>
      </w:r>
      <w:r w:rsidR="00026536">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6], [27]","manualFormatting":"[21,22]","plainTextFormattedCitation":"[26], [27]","previouslyFormattedCitation":"[26], [27]"},"properties":{"noteIndex":0},"schema":"https://github.com/citation-style-language/schema/raw/master/csl-citation.json"}</w:instrText>
      </w:r>
      <w:r w:rsidR="007F2EDF">
        <w:rPr>
          <w:lang w:val="en-US"/>
        </w:rPr>
        <w:fldChar w:fldCharType="separate"/>
      </w:r>
      <w:r w:rsidR="007F2EDF" w:rsidRPr="007F2EDF">
        <w:rPr>
          <w:noProof/>
          <w:lang w:val="en-US"/>
        </w:rPr>
        <w:t>[21</w:t>
      </w:r>
      <w:r w:rsidR="00C73CFF">
        <w:rPr>
          <w:noProof/>
          <w:lang w:val="en-US"/>
        </w:rPr>
        <w:t>,</w:t>
      </w:r>
      <w:r w:rsidR="007F2EDF" w:rsidRPr="007F2EDF">
        <w:rPr>
          <w:noProof/>
          <w:lang w:val="en-US"/>
        </w:rPr>
        <w:t>22]</w:t>
      </w:r>
      <w:r w:rsidR="007F2EDF">
        <w:rPr>
          <w:lang w:val="en-US"/>
        </w:rPr>
        <w:fldChar w:fldCharType="end"/>
      </w:r>
      <w:r w:rsidR="0060401F">
        <w:rPr>
          <w:lang w:val="en-US"/>
        </w:rPr>
        <w:t xml:space="preserve">. </w:t>
      </w:r>
      <w:r w:rsidRPr="00854E0A">
        <w:t>Smart-contract allows developers to integrate their small-size computation algorithms or snippet of logic into Blockchain. This gives Blockchain characteristics</w:t>
      </w:r>
      <w:r w:rsidR="006D073A">
        <w:rPr>
          <w:lang w:val="en-US"/>
        </w:rPr>
        <w:t xml:space="preserve"> </w:t>
      </w:r>
      <w:r w:rsidR="00A87D1C">
        <w:rPr>
          <w:lang w:val="en-US"/>
        </w:rPr>
        <w:fldChar w:fldCharType="begin" w:fldLock="1"/>
      </w:r>
      <w:r w:rsidR="00026536">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22]","plainTextFormattedCitation":"[22]","previouslyFormattedCitation":"[22]"},"properties":{"noteIndex":0},"schema":"https://github.com/citation-style-language/schema/raw/master/csl-citation.json"}</w:instrText>
      </w:r>
      <w:r w:rsidR="00A87D1C">
        <w:rPr>
          <w:lang w:val="en-US"/>
        </w:rPr>
        <w:fldChar w:fldCharType="separate"/>
      </w:r>
      <w:r w:rsidR="003F4C1D" w:rsidRPr="003F4C1D">
        <w:rPr>
          <w:noProof/>
          <w:lang w:val="en-US"/>
        </w:rPr>
        <w:t>[22]</w:t>
      </w:r>
      <w:r w:rsidR="00A87D1C">
        <w:rPr>
          <w:lang w:val="en-US"/>
        </w:rPr>
        <w:fldChar w:fldCharType="end"/>
      </w:r>
      <w:r w:rsidR="009E7625">
        <w:rPr>
          <w:lang w:val="en-US"/>
        </w:rPr>
        <w:t xml:space="preserve"> </w:t>
      </w:r>
      <w:r w:rsidRPr="00854E0A">
        <w:t xml:space="preserve">to those codes. Enable a wide variety of applications to work with Blockchain. The concept of smart contract later was adopted by other Blockchain platforms, created infinite possibilities of Blockchain application suitable with a variety of computational environment and usage. While each Blockchain platforms have their own technical methods for implementation, Ethereum’s smart-contract relies on </w:t>
      </w:r>
      <w:r w:rsidR="00170082" w:rsidRPr="00854E0A">
        <w:t>JavaScript</w:t>
      </w:r>
      <w:r w:rsidRPr="00854E0A">
        <w:t>-like language called ‘Solidity’</w:t>
      </w:r>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F43B3E">
        <w:rPr>
          <w:lang w:val="en-US"/>
        </w:rPr>
        <w:t>s</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r w:rsidR="00F43B3E">
        <w:rPr>
          <w:lang w:val="en-US"/>
        </w:rPr>
        <w:t xml:space="preserve">shares </w:t>
      </w:r>
      <w:r w:rsidR="0016700F">
        <w:rPr>
          <w:lang w:val="en-US"/>
        </w:rPr>
        <w:t>amongst Ethereum network which allow</w:t>
      </w:r>
      <w:r w:rsidR="00F43B3E">
        <w:rPr>
          <w:lang w:val="en-US"/>
        </w:rPr>
        <w:t>s</w:t>
      </w:r>
      <w:r w:rsidR="0016700F">
        <w:rPr>
          <w:lang w:val="en-US"/>
        </w:rPr>
        <w:t xml:space="preserve"> machines with different environment</w:t>
      </w:r>
      <w:r w:rsidR="00F43B3E">
        <w:rPr>
          <w:lang w:val="en-US"/>
        </w:rPr>
        <w:t>s</w:t>
      </w:r>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r w:rsidR="00F43B3E">
        <w:rPr>
          <w:lang w:val="en-US"/>
        </w:rPr>
        <w:t>s</w:t>
      </w:r>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r w:rsidR="00A87212">
        <w:rPr>
          <w:lang w:val="en-US"/>
        </w:rPr>
        <w:t>PoW</w:t>
      </w:r>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computational resources consumption. </w:t>
      </w:r>
      <w:r w:rsidR="00607702">
        <w:rPr>
          <w:lang w:val="en-US"/>
        </w:rPr>
        <w:t>As time passed, Ethereum community keep</w:t>
      </w:r>
      <w:r w:rsidR="00C30630">
        <w:rPr>
          <w:lang w:val="en-US"/>
        </w:rPr>
        <w:t>s on</w:t>
      </w:r>
      <w:r w:rsidR="00607702">
        <w:rPr>
          <w:lang w:val="en-US"/>
        </w:rPr>
        <w:t xml:space="preserve">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5DFA2627" w14:textId="0E9AE55A" w:rsidR="009303D9" w:rsidRDefault="000410E8" w:rsidP="006B6B66">
      <w:pPr>
        <w:pStyle w:val="Heading1"/>
      </w:pPr>
      <w:r>
        <w:rPr>
          <w:rFonts w:cstheme="minorBidi"/>
          <w:szCs w:val="25"/>
          <w:lang w:bidi="th-TH"/>
        </w:rPr>
        <w:lastRenderedPageBreak/>
        <w:t>METHOD</w:t>
      </w:r>
    </w:p>
    <w:p w14:paraId="0BADB364" w14:textId="59D6DC3A"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XDS.b Profile based on Blockchain technology. </w:t>
      </w:r>
      <w:r w:rsidR="00FF5207">
        <w:rPr>
          <w:color w:val="000000" w:themeColor="text1"/>
          <w:lang w:val="en-US"/>
        </w:rPr>
        <w:t xml:space="preserve">It </w:t>
      </w:r>
      <w:r w:rsidR="003E631C">
        <w:rPr>
          <w:rFonts w:cs="Angsana New"/>
          <w:color w:val="000000" w:themeColor="text1"/>
          <w:szCs w:val="25"/>
          <w:lang w:val="en-US" w:bidi="th-TH"/>
        </w:rPr>
        <w:t>s</w:t>
      </w:r>
      <w:r w:rsidR="00CC39E0" w:rsidRPr="002D6233">
        <w:rPr>
          <w:color w:val="000000" w:themeColor="text1"/>
          <w:lang w:val="en-US"/>
        </w:rPr>
        <w:t>tart</w:t>
      </w:r>
      <w:r w:rsidR="003E631C">
        <w:rPr>
          <w:color w:val="000000" w:themeColor="text1"/>
          <w:lang w:val="en-US"/>
        </w:rPr>
        <w:t>s</w:t>
      </w:r>
      <w:r w:rsidR="00CC39E0" w:rsidRPr="002D6233">
        <w:rPr>
          <w:color w:val="000000" w:themeColor="text1"/>
          <w:lang w:val="en-US"/>
        </w:rPr>
        <w:t xml:space="preserve"> with a </w:t>
      </w:r>
      <w:r w:rsidR="00BC76E5">
        <w:rPr>
          <w:noProof/>
        </w:rPr>
        <mc:AlternateContent>
          <mc:Choice Requires="wpg">
            <w:drawing>
              <wp:anchor distT="0" distB="0" distL="114300" distR="114300" simplePos="0" relativeHeight="251657216" behindDoc="0" locked="0" layoutInCell="1" allowOverlap="1" wp14:anchorId="68AB7AC8" wp14:editId="02BCEF74">
                <wp:simplePos x="0" y="0"/>
                <wp:positionH relativeFrom="column">
                  <wp:posOffset>617828</wp:posOffset>
                </wp:positionH>
                <wp:positionV relativeFrom="paragraph">
                  <wp:posOffset>-2816</wp:posOffset>
                </wp:positionV>
                <wp:extent cx="5078095" cy="2363470"/>
                <wp:effectExtent l="0" t="0" r="8255" b="0"/>
                <wp:wrapTopAndBottom/>
                <wp:docPr id="63" name="Group 63"/>
                <wp:cNvGraphicFramePr/>
                <a:graphic xmlns:a="http://schemas.openxmlformats.org/drawingml/2006/main">
                  <a:graphicData uri="http://schemas.microsoft.com/office/word/2010/wordprocessingGroup">
                    <wpg:wgp>
                      <wpg:cNvGrpSpPr/>
                      <wpg:grpSpPr>
                        <a:xfrm>
                          <a:off x="0" y="0"/>
                          <a:ext cx="5078095" cy="2363470"/>
                          <a:chOff x="0" y="0"/>
                          <a:chExt cx="4658995" cy="2087245"/>
                        </a:xfrm>
                      </wpg:grpSpPr>
                      <wps:wsp>
                        <wps:cNvPr id="62" name="Text Box 62"/>
                        <wps:cNvSpPr txBox="1"/>
                        <wps:spPr>
                          <a:xfrm>
                            <a:off x="0" y="1828800"/>
                            <a:ext cx="4658995" cy="258445"/>
                          </a:xfrm>
                          <a:prstGeom prst="rect">
                            <a:avLst/>
                          </a:prstGeom>
                          <a:solidFill>
                            <a:prstClr val="white"/>
                          </a:solidFill>
                          <a:ln>
                            <a:noFill/>
                          </a:ln>
                        </wps:spPr>
                        <wps:txbx>
                          <w:txbxContent>
                            <w:p w14:paraId="403F371E" w14:textId="096A8ADB" w:rsidR="008E0799" w:rsidRPr="00D32073" w:rsidRDefault="008E0799" w:rsidP="00D32073">
                              <w:pPr>
                                <w:pStyle w:val="Caption"/>
                                <w:rPr>
                                  <w:noProof/>
                                  <w:color w:val="auto"/>
                                  <w:sz w:val="20"/>
                                  <w:szCs w:val="20"/>
                                </w:rPr>
                              </w:pPr>
                              <w:bookmarkStart w:id="8"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8"/>
                              <w:r w:rsidRPr="00D32073">
                                <w:rPr>
                                  <w:color w:val="auto"/>
                                </w:rPr>
                                <w:t xml:space="preserve"> Replacing Document Registry Actor with XDS Registry Block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a:blip r:embed="rId13"/>
                          <a:stretch>
                            <a:fillRect/>
                          </a:stretch>
                        </pic:blipFill>
                        <pic:spPr>
                          <a:xfrm>
                            <a:off x="0" y="0"/>
                            <a:ext cx="4658995" cy="17716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8AB7AC8" id="Group 63" o:spid="_x0000_s1029" style="position:absolute;left:0;text-align:left;margin-left:48.65pt;margin-top:-.2pt;width:399.85pt;height:186.1pt;z-index:251657216;mso-width-relative:margin;mso-height-relative:margin" coordsize="46589,20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">
                <v:shape id="Text Box 62" o:spid="_x0000_s1030" type="#_x0000_t202" style="position:absolute;top:18288;width:4658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14:paraId="403F371E" w14:textId="096A8ADB" w:rsidR="008E0799" w:rsidRPr="00D32073" w:rsidRDefault="008E0799" w:rsidP="00D32073">
                        <w:pPr>
                          <w:pStyle w:val="Caption"/>
                          <w:rPr>
                            <w:noProof/>
                            <w:color w:val="auto"/>
                            <w:sz w:val="20"/>
                            <w:szCs w:val="20"/>
                          </w:rPr>
                        </w:pPr>
                        <w:bookmarkStart w:id="9"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9"/>
                        <w:r w:rsidRPr="00D32073">
                          <w:rPr>
                            <w:color w:val="auto"/>
                          </w:rPr>
                          <w:t xml:space="preserve"> Replacing Document Registry Actor with XDS Registry Blockchain</w:t>
                        </w:r>
                      </w:p>
                    </w:txbxContent>
                  </v:textbox>
                </v:shape>
                <v:shape id="Picture 61" o:spid="_x0000_s1031" type="#_x0000_t75" style="position:absolute;width:46589;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">
                  <v:imagedata r:id="rId14" o:title=""/>
                </v:shape>
                <w10:wrap type="topAndBottom"/>
              </v:group>
            </w:pict>
          </mc:Fallback>
        </mc:AlternateContent>
      </w:r>
      <w:r w:rsidR="00CC39E0" w:rsidRPr="002D6233">
        <w:rPr>
          <w:color w:val="000000" w:themeColor="text1"/>
          <w:lang w:val="en-US"/>
        </w:rPr>
        <w:t>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r w:rsidR="00E37858">
        <w:rPr>
          <w:color w:val="000000" w:themeColor="text1"/>
          <w:lang w:val="en-US"/>
        </w:rPr>
        <w:t>Smart-contract</w:t>
      </w:r>
      <w:r w:rsidR="00CC39E0" w:rsidRPr="002D6233">
        <w:rPr>
          <w:color w:val="000000" w:themeColor="text1"/>
          <w:lang w:val="en-US"/>
        </w:rPr>
        <w:t xml:space="preserve"> which took the main role to adapt the profile into the chain. </w:t>
      </w:r>
    </w:p>
    <w:p w14:paraId="21C7C9FD" w14:textId="546F768E" w:rsidR="009303D9" w:rsidRDefault="00D711DF" w:rsidP="00ED0149">
      <w:pPr>
        <w:pStyle w:val="Heading2"/>
      </w:pPr>
      <w:r>
        <w:t>A Use Case</w:t>
      </w:r>
      <w:r w:rsidR="00E06694">
        <w:t xml:space="preserve"> Scenario</w:t>
      </w:r>
    </w:p>
    <w:p w14:paraId="77292D38" w14:textId="09C0F34E" w:rsidR="00794B3A" w:rsidRDefault="00B43DF2" w:rsidP="00E7596C">
      <w:pPr>
        <w:pStyle w:val="BodyText"/>
        <w:rPr>
          <w:lang w:val="en-US"/>
        </w:rPr>
      </w:pPr>
      <w:r>
        <w:rPr>
          <w:lang w:val="en-US"/>
        </w:rPr>
        <w:t xml:space="preserve">As shown in </w:t>
      </w:r>
      <w:r>
        <w:rPr>
          <w:lang w:val="en-US"/>
        </w:rPr>
        <w:fldChar w:fldCharType="begin"/>
      </w:r>
      <w:r>
        <w:rPr>
          <w:lang w:val="en-US"/>
        </w:rPr>
        <w:instrText xml:space="preserve"> REF _Ref53534448 \h </w:instrText>
      </w:r>
      <w:r>
        <w:rPr>
          <w:lang w:val="en-US"/>
        </w:rPr>
      </w:r>
      <w:r>
        <w:rPr>
          <w:lang w:val="en-US"/>
        </w:rPr>
        <w:fldChar w:fldCharType="separate"/>
      </w:r>
      <w:r w:rsidRPr="00EB4202">
        <w:rPr>
          <w:color w:val="000000" w:themeColor="text1"/>
        </w:rPr>
        <w:t xml:space="preserve">Figure </w:t>
      </w:r>
      <w:r>
        <w:rPr>
          <w:noProof/>
          <w:color w:val="000000" w:themeColor="text1"/>
        </w:rPr>
        <w:t>2</w:t>
      </w:r>
      <w:r>
        <w:rPr>
          <w:lang w:val="en-US"/>
        </w:rPr>
        <w:fldChar w:fldCharType="end"/>
      </w:r>
      <w:r>
        <w:rPr>
          <w:lang w:val="en-US"/>
        </w:rPr>
        <w:t>, u</w:t>
      </w:r>
      <w:r w:rsidR="000410E8" w:rsidRPr="000410E8">
        <w:rPr>
          <w:lang w:val="en-US"/>
        </w:rPr>
        <w:t>ser at Hospital A need</w:t>
      </w:r>
      <w:r w:rsidR="003C5208">
        <w:rPr>
          <w:lang w:val="en-US"/>
        </w:rPr>
        <w:t>s</w:t>
      </w:r>
      <w:r w:rsidR="000410E8" w:rsidRPr="000410E8">
        <w:rPr>
          <w:lang w:val="en-US"/>
        </w:rPr>
        <w:t xml:space="preserve"> to start with specify</w:t>
      </w:r>
      <w:r w:rsidR="00712E68">
        <w:rPr>
          <w:lang w:val="en-US"/>
        </w:rPr>
        <w:t>ing</w:t>
      </w:r>
      <w:r w:rsidR="000410E8"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000410E8" w:rsidRPr="000410E8">
        <w:rPr>
          <w:lang w:val="en-US"/>
        </w:rPr>
        <w:t xml:space="preserve"> that unique to</w:t>
      </w:r>
      <w:r w:rsidR="00E161A7">
        <w:rPr>
          <w:lang w:val="en-US"/>
        </w:rPr>
        <w:t xml:space="preserve"> the event specific for</w:t>
      </w:r>
      <w:r w:rsidR="000410E8" w:rsidRPr="000410E8">
        <w:rPr>
          <w:lang w:val="en-US"/>
        </w:rPr>
        <w:t xml:space="preserve"> Mr.Bob and use it to search for associated registry using Document Registry Searcher </w:t>
      </w:r>
      <w:r w:rsidR="001D1FCE">
        <w:rPr>
          <w:lang w:val="en-US"/>
        </w:rPr>
        <w:t>program</w:t>
      </w:r>
      <w:r w:rsidR="000410E8" w:rsidRPr="000410E8">
        <w:rPr>
          <w:lang w:val="en-US"/>
        </w:rPr>
        <w:t>. Document Registry Searcher use</w:t>
      </w:r>
      <w:r w:rsidR="00787D20">
        <w:rPr>
          <w:lang w:val="en-US"/>
        </w:rPr>
        <w:t>s</w:t>
      </w:r>
      <w:r w:rsidR="000410E8" w:rsidRPr="000410E8">
        <w:rPr>
          <w:lang w:val="en-US"/>
        </w:rPr>
        <w:t xml:space="preserve"> specified </w:t>
      </w:r>
      <w:r w:rsidR="005F2CCD">
        <w:rPr>
          <w:lang w:val="en-US"/>
        </w:rPr>
        <w:t>values</w:t>
      </w:r>
      <w:r w:rsidR="000410E8" w:rsidRPr="000410E8">
        <w:rPr>
          <w:lang w:val="en-US"/>
        </w:rPr>
        <w:t xml:space="preserve"> to find for regist</w:t>
      </w:r>
      <w:r w:rsidR="005F2CCD">
        <w:rPr>
          <w:lang w:val="en-US"/>
        </w:rPr>
        <w:t>ered META-data attributes set</w:t>
      </w:r>
      <w:r w:rsidR="000410E8" w:rsidRPr="000410E8">
        <w:rPr>
          <w:lang w:val="en-US"/>
        </w:rPr>
        <w:t xml:space="preserve"> </w:t>
      </w:r>
      <w:r w:rsidR="005F2CCD">
        <w:rPr>
          <w:lang w:val="en-US"/>
        </w:rPr>
        <w:t xml:space="preserve">in </w:t>
      </w:r>
      <w:r w:rsidR="00E37858">
        <w:rPr>
          <w:lang w:val="en-US"/>
        </w:rPr>
        <w:t>smart-contract</w:t>
      </w:r>
      <w:r w:rsidR="000410E8" w:rsidRPr="000410E8">
        <w:rPr>
          <w:lang w:val="en-US"/>
        </w:rPr>
        <w:t>. When match</w:t>
      </w:r>
      <w:r w:rsidR="00BC3B77">
        <w:rPr>
          <w:lang w:val="en-US"/>
        </w:rPr>
        <w:t>ed</w:t>
      </w:r>
      <w:r w:rsidR="000410E8" w:rsidRPr="000410E8">
        <w:rPr>
          <w:lang w:val="en-US"/>
        </w:rPr>
        <w:t>, Document Registry Searcher return</w:t>
      </w:r>
      <w:r w:rsidR="00787D20">
        <w:rPr>
          <w:lang w:val="en-US"/>
        </w:rPr>
        <w:t>s</w:t>
      </w:r>
      <w:r w:rsidR="000410E8" w:rsidRPr="000410E8">
        <w:rPr>
          <w:lang w:val="en-US"/>
        </w:rPr>
        <w:t xml:space="preserve"> </w:t>
      </w:r>
      <w:r w:rsidR="007015CE">
        <w:rPr>
          <w:lang w:val="en-US"/>
        </w:rPr>
        <w:t xml:space="preserve">the whole META-data attributes set of those matched one </w:t>
      </w:r>
      <w:r w:rsidR="000410E8" w:rsidRPr="000410E8">
        <w:rPr>
          <w:lang w:val="en-US"/>
        </w:rPr>
        <w:t xml:space="preserve">to </w:t>
      </w:r>
      <w:r w:rsidR="007015CE">
        <w:rPr>
          <w:lang w:val="en-US"/>
        </w:rPr>
        <w:t xml:space="preserve">the </w:t>
      </w:r>
      <w:r w:rsidR="000410E8" w:rsidRPr="000410E8">
        <w:rPr>
          <w:lang w:val="en-US"/>
        </w:rPr>
        <w:t>user at Hospital A. In this case, it may return more than one registry</w:t>
      </w:r>
      <w:r w:rsidR="00F54D51">
        <w:rPr>
          <w:lang w:val="en-US"/>
        </w:rPr>
        <w:t xml:space="preserve"> set</w:t>
      </w:r>
      <w:r w:rsidR="000410E8" w:rsidRPr="000410E8">
        <w:rPr>
          <w:lang w:val="en-US"/>
        </w:rPr>
        <w:t xml:space="preserve"> that associated with Mr.Bob. User at Hospital A may need to seek for the one with latest timestamp</w:t>
      </w:r>
      <w:r w:rsidR="0050684C">
        <w:rPr>
          <w:lang w:val="en-US"/>
        </w:rPr>
        <w:t xml:space="preserve"> or the one they needed</w:t>
      </w:r>
      <w:r w:rsidR="00003D44">
        <w:rPr>
          <w:lang w:val="en-US"/>
        </w:rPr>
        <w:t xml:space="preserve"> to use</w:t>
      </w:r>
      <w:r w:rsidR="000410E8" w:rsidRPr="000410E8">
        <w:rPr>
          <w:lang w:val="en-US"/>
        </w:rPr>
        <w:t xml:space="preserve">. When the registry </w:t>
      </w:r>
      <w:r w:rsidR="00393720">
        <w:rPr>
          <w:lang w:val="en-US"/>
        </w:rPr>
        <w:t xml:space="preserve">set </w:t>
      </w:r>
      <w:r w:rsidR="000410E8" w:rsidRPr="000410E8">
        <w:rPr>
          <w:lang w:val="en-US"/>
        </w:rPr>
        <w:t xml:space="preserve">was </w:t>
      </w:r>
      <w:r w:rsidR="00393720">
        <w:rPr>
          <w:lang w:val="en-US"/>
        </w:rPr>
        <w:t>picked</w:t>
      </w:r>
      <w:r w:rsidR="000410E8"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 xml:space="preserve">Hospital </w:t>
      </w:r>
      <w:r w:rsidR="00634BA5">
        <w:rPr>
          <w:lang w:val="en-US"/>
        </w:rPr>
        <w:t>B</w:t>
      </w:r>
      <w:r w:rsidR="00B51D63">
        <w:rPr>
          <w:lang w:val="en-US"/>
        </w:rPr>
        <w:t xml:space="preserve">. </w:t>
      </w:r>
      <w:r w:rsidR="000410E8" w:rsidRPr="000410E8">
        <w:rPr>
          <w:lang w:val="en-US"/>
        </w:rPr>
        <w:t xml:space="preserve">After that, </w:t>
      </w:r>
      <w:r w:rsidR="00C3310B">
        <w:rPr>
          <w:lang w:val="en-US"/>
        </w:rPr>
        <w:t>Hospital B</w:t>
      </w:r>
      <w:r w:rsidR="000410E8" w:rsidRPr="000410E8">
        <w:rPr>
          <w:lang w:val="en-US"/>
        </w:rPr>
        <w:t xml:space="preserve"> will response by allow Hospital</w:t>
      </w:r>
      <w:r w:rsidR="00634BA5">
        <w:rPr>
          <w:lang w:val="en-US"/>
        </w:rPr>
        <w:t xml:space="preserve"> </w:t>
      </w:r>
      <w:r w:rsidR="000410E8" w:rsidRPr="000410E8">
        <w:rPr>
          <w:lang w:val="en-US"/>
        </w:rPr>
        <w:t xml:space="preserve">A to access </w:t>
      </w:r>
      <w:r w:rsidR="00C3310B">
        <w:rPr>
          <w:lang w:val="en-US"/>
        </w:rPr>
        <w:t>content of the document</w:t>
      </w:r>
      <w:r w:rsidR="000410E8" w:rsidRPr="000410E8">
        <w:rPr>
          <w:lang w:val="en-US"/>
        </w:rPr>
        <w:t xml:space="preserve">. </w:t>
      </w:r>
    </w:p>
    <w:p w14:paraId="089CAD67" w14:textId="521702AD" w:rsidR="009303D9" w:rsidRDefault="00705892" w:rsidP="00E7596C">
      <w:pPr>
        <w:pStyle w:val="BodyText"/>
        <w:rPr>
          <w:rFonts w:cstheme="minorBidi"/>
          <w:szCs w:val="25"/>
          <w:lang w:val="en-US" w:bidi="th-TH"/>
        </w:rPr>
      </w:pPr>
      <w:r>
        <w:rPr>
          <w:lang w:val="en-US"/>
        </w:rPr>
        <w:t>D</w:t>
      </w:r>
      <w:r w:rsidR="00F20C4C" w:rsidRPr="00C618CB">
        <w:rPr>
          <w:rFonts w:cstheme="minorBidi"/>
          <w:szCs w:val="25"/>
          <w:lang w:val="en-US" w:bidi="th-TH"/>
        </w:rPr>
        <w:t>ue to unique nature of healthcare environment that emphasize</w:t>
      </w:r>
      <w:r w:rsidR="00646052">
        <w:rPr>
          <w:rFonts w:cstheme="minorBidi"/>
          <w:szCs w:val="25"/>
          <w:lang w:val="en-US" w:bidi="th-TH"/>
        </w:rPr>
        <w:t>s</w:t>
      </w:r>
      <w:r w:rsidR="00F20C4C" w:rsidRPr="00C618CB">
        <w:rPr>
          <w:rFonts w:cstheme="minorBidi"/>
          <w:szCs w:val="25"/>
          <w:lang w:val="en-US" w:bidi="th-TH"/>
        </w:rPr>
        <w:t xml:space="preserve"> on </w:t>
      </w:r>
      <w:ins w:id="10" w:author="Pat Mongkolwat" w:date="2021-04-15T20:41:00Z">
        <w:r w:rsidR="00ED7ED2">
          <w:rPr>
            <w:rFonts w:cstheme="minorBidi"/>
            <w:szCs w:val="25"/>
            <w:lang w:val="en-US" w:bidi="th-TH"/>
          </w:rPr>
          <w:t xml:space="preserve">patient </w:t>
        </w:r>
      </w:ins>
      <w:r w:rsidR="00F20C4C" w:rsidRPr="00C618CB">
        <w:rPr>
          <w:rFonts w:cstheme="minorBidi"/>
          <w:szCs w:val="25"/>
          <w:lang w:val="en-US" w:bidi="th-TH"/>
        </w:rPr>
        <w:t>confidentiality</w:t>
      </w:r>
      <w:del w:id="11" w:author="Pat Mongkolwat" w:date="2021-04-15T20:41:00Z">
        <w:r w:rsidR="00F20C4C" w:rsidRPr="00C618CB" w:rsidDel="009D5129">
          <w:rPr>
            <w:rFonts w:cstheme="minorBidi"/>
            <w:szCs w:val="25"/>
            <w:lang w:val="en-US" w:bidi="th-TH"/>
          </w:rPr>
          <w:delText xml:space="preserve"> of data</w:delText>
        </w:r>
      </w:del>
      <w:r>
        <w:rPr>
          <w:rFonts w:cstheme="minorBidi"/>
          <w:szCs w:val="25"/>
          <w:lang w:val="en-US" w:bidi="th-TH"/>
        </w:rPr>
        <w:t xml:space="preserve">, </w:t>
      </w:r>
      <w:commentRangeStart w:id="12"/>
      <w:r>
        <w:rPr>
          <w:rFonts w:cstheme="minorBidi"/>
          <w:szCs w:val="25"/>
          <w:lang w:val="en-US" w:bidi="th-TH"/>
        </w:rPr>
        <w:t>this</w:t>
      </w:r>
      <w:r w:rsidR="00F20C4C" w:rsidRPr="00C618CB">
        <w:rPr>
          <w:rFonts w:cstheme="minorBidi"/>
          <w:szCs w:val="25"/>
          <w:lang w:val="en-US" w:bidi="th-TH"/>
        </w:rPr>
        <w:t xml:space="preserve"> cause limit in implementation of the technology</w:t>
      </w:r>
      <w:r w:rsidR="00DB5907">
        <w:rPr>
          <w:rFonts w:cstheme="minorBidi"/>
          <w:szCs w:val="25"/>
          <w:lang w:val="en-US" w:bidi="th-TH"/>
        </w:rPr>
        <w:t xml:space="preserve"> in the environment</w:t>
      </w:r>
      <w:r w:rsidR="00F20C4C" w:rsidRPr="00C618CB">
        <w:rPr>
          <w:rFonts w:cstheme="minorBidi"/>
          <w:szCs w:val="25"/>
          <w:lang w:val="en-US" w:bidi="th-TH"/>
        </w:rPr>
        <w:t>.</w:t>
      </w:r>
      <w:commentRangeEnd w:id="12"/>
      <w:r w:rsidR="005418B9">
        <w:rPr>
          <w:rStyle w:val="CommentReference"/>
          <w:spacing w:val="0"/>
          <w:lang w:val="en-US" w:eastAsia="en-US"/>
        </w:rPr>
        <w:commentReference w:id="12"/>
      </w:r>
      <w:r w:rsidR="00F20C4C" w:rsidRPr="00C618CB">
        <w:rPr>
          <w:rFonts w:cstheme="minorBidi"/>
          <w:szCs w:val="25"/>
          <w:lang w:val="en-US" w:bidi="th-TH"/>
        </w:rPr>
        <w:t xml:space="preserve"> Patient data cannot be put directly into Blockchain as it will become persistent by decentralization of Blockchain network as well as it will become more difficult to ensure confidentiality of data when its replica are distributed over the entire network </w:t>
      </w:r>
      <w:r w:rsidR="00F20C4C" w:rsidRPr="00C618CB">
        <w:rPr>
          <w:rFonts w:cstheme="minorBidi"/>
          <w:szCs w:val="25"/>
          <w:lang w:val="en-US" w:bidi="th-TH"/>
        </w:rPr>
        <w:fldChar w:fldCharType="begin" w:fldLock="1"/>
      </w:r>
      <w:r w:rsidR="00026536">
        <w:rPr>
          <w:rFonts w:cstheme="minorBidi"/>
          <w:szCs w:val="25"/>
          <w:lang w:val="en-US" w:bidi="th-TH"/>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5], [36], [37]","plainTextFormattedCitation":"[25], [36], [37]","previouslyFormattedCitation":"[25], [36], [37]"},"properties":{"noteIndex":0},"schema":"https://github.com/citation-style-language/schema/raw/master/csl-citation.json"}</w:instrText>
      </w:r>
      <w:r w:rsidR="00F20C4C" w:rsidRPr="00C618CB">
        <w:rPr>
          <w:rFonts w:cstheme="minorBidi"/>
          <w:szCs w:val="25"/>
          <w:lang w:val="en-US" w:bidi="th-TH"/>
        </w:rPr>
        <w:fldChar w:fldCharType="separate"/>
      </w:r>
      <w:r w:rsidR="003F4C1D" w:rsidRPr="003F4C1D">
        <w:rPr>
          <w:rFonts w:cstheme="minorBidi"/>
          <w:noProof/>
          <w:szCs w:val="25"/>
          <w:lang w:val="en-US" w:bidi="th-TH"/>
        </w:rPr>
        <w:t>[25], [36], [37]</w:t>
      </w:r>
      <w:r w:rsidR="00F20C4C" w:rsidRPr="00C618CB">
        <w:rPr>
          <w:rFonts w:cstheme="minorBidi"/>
          <w:szCs w:val="25"/>
          <w:lang w:val="en-US" w:bidi="th-TH"/>
        </w:rPr>
        <w:fldChar w:fldCharType="end"/>
      </w:r>
      <w:r w:rsidR="00F20C4C" w:rsidRPr="00C618CB">
        <w:rPr>
          <w:rFonts w:cstheme="minorBidi"/>
          <w:szCs w:val="25"/>
          <w:lang w:val="en-US" w:bidi="th-TH"/>
        </w:rPr>
        <w:t>.</w:t>
      </w:r>
      <w:r w:rsidR="000945DC">
        <w:rPr>
          <w:rFonts w:cstheme="minorBidi"/>
          <w:szCs w:val="25"/>
          <w:lang w:val="en-US" w:bidi="th-TH"/>
        </w:rPr>
        <w:t xml:space="preserve"> </w:t>
      </w:r>
      <w:r w:rsidR="00437363">
        <w:rPr>
          <w:rFonts w:cstheme="minorBidi"/>
          <w:szCs w:val="25"/>
          <w:lang w:val="en-US" w:bidi="th-TH"/>
        </w:rPr>
        <w:t>W</w:t>
      </w:r>
      <w:r w:rsidR="00323839">
        <w:rPr>
          <w:rFonts w:cstheme="minorBidi"/>
          <w:szCs w:val="25"/>
          <w:lang w:val="en-US" w:bidi="th-TH"/>
        </w:rPr>
        <w:t>e propose another approach to make the technology more compatible with implementation on healthcare information.</w:t>
      </w:r>
      <w:r w:rsidR="00323839">
        <w:rPr>
          <w:rFonts w:cstheme="minorBidi" w:hint="cs"/>
          <w:szCs w:val="25"/>
          <w:cs/>
          <w:lang w:val="en-US" w:bidi="th-TH"/>
        </w:rPr>
        <w:t xml:space="preserve"> </w:t>
      </w:r>
      <w:r w:rsidR="00323839">
        <w:rPr>
          <w:rFonts w:cstheme="minorBidi"/>
          <w:szCs w:val="25"/>
          <w:lang w:val="en-US" w:bidi="th-TH"/>
        </w:rPr>
        <w:t>IHE XDS.b Profile serve</w:t>
      </w:r>
      <w:r w:rsidR="00B5615C">
        <w:rPr>
          <w:rFonts w:cstheme="minorBidi"/>
          <w:szCs w:val="25"/>
          <w:lang w:val="en-US" w:bidi="th-TH"/>
        </w:rPr>
        <w:t>s</w:t>
      </w:r>
      <w:r w:rsidR="00323839">
        <w:rPr>
          <w:rFonts w:cstheme="minorBidi"/>
          <w:szCs w:val="25"/>
          <w:lang w:val="en-US" w:bidi="th-TH"/>
        </w:rPr>
        <w:t xml:space="preserve"> its purpose as central hub for health document exchange between different enterprises. This make</w:t>
      </w:r>
      <w:r w:rsidR="00B5615C">
        <w:rPr>
          <w:rFonts w:cstheme="minorBidi"/>
          <w:szCs w:val="25"/>
          <w:lang w:val="en-US" w:bidi="th-TH"/>
        </w:rPr>
        <w:t>s</w:t>
      </w:r>
      <w:r w:rsidR="00323839">
        <w:rPr>
          <w:rFonts w:cstheme="minorBidi"/>
          <w:szCs w:val="25"/>
          <w:lang w:val="en-US" w:bidi="th-TH"/>
        </w:rPr>
        <w:t xml:space="preserve"> the profile best compatible with Blockchain technology as </w:t>
      </w:r>
      <w:commentRangeStart w:id="13"/>
      <w:r w:rsidR="00323839">
        <w:rPr>
          <w:rFonts w:cstheme="minorBidi"/>
          <w:szCs w:val="25"/>
          <w:lang w:val="en-US" w:bidi="th-TH"/>
        </w:rPr>
        <w:t>it</w:t>
      </w:r>
      <w:commentRangeEnd w:id="13"/>
      <w:r w:rsidR="001503B6">
        <w:rPr>
          <w:rStyle w:val="CommentReference"/>
          <w:spacing w:val="0"/>
          <w:lang w:val="en-US" w:eastAsia="en-US"/>
        </w:rPr>
        <w:commentReference w:id="13"/>
      </w:r>
      <w:r w:rsidR="00323839">
        <w:rPr>
          <w:rFonts w:cstheme="minorBidi"/>
          <w:szCs w:val="25"/>
          <w:lang w:val="en-US" w:bidi="th-TH"/>
        </w:rPr>
        <w:t xml:space="preserve"> will secure </w:t>
      </w:r>
      <w:del w:id="14" w:author="Pat Mongkolwat" w:date="2021-04-15T20:50:00Z">
        <w:r w:rsidR="00323839" w:rsidDel="008F687C">
          <w:rPr>
            <w:rFonts w:cstheme="minorBidi"/>
            <w:szCs w:val="25"/>
            <w:lang w:val="en-US" w:bidi="th-TH"/>
          </w:rPr>
          <w:delText xml:space="preserve">availability of </w:delText>
        </w:r>
      </w:del>
      <w:r w:rsidR="00323839">
        <w:rPr>
          <w:rFonts w:cstheme="minorBidi"/>
          <w:szCs w:val="25"/>
          <w:lang w:val="en-US" w:bidi="th-TH"/>
        </w:rPr>
        <w:t>health information exchange</w:t>
      </w:r>
      <w:r w:rsidR="00B9125E">
        <w:rPr>
          <w:rFonts w:cstheme="minorBidi"/>
          <w:szCs w:val="25"/>
          <w:lang w:val="en-US" w:bidi="th-TH"/>
        </w:rPr>
        <w:t>.</w:t>
      </w:r>
      <w:r w:rsidR="00323839">
        <w:rPr>
          <w:rFonts w:cstheme="minorBidi"/>
          <w:szCs w:val="25"/>
          <w:lang w:val="en-US" w:bidi="th-TH"/>
        </w:rPr>
        <w:t xml:space="preserve"> </w:t>
      </w:r>
      <w:r w:rsidR="00B9125E" w:rsidRPr="00B9125E">
        <w:rPr>
          <w:rFonts w:cstheme="minorBidi"/>
          <w:szCs w:val="25"/>
          <w:lang w:bidi="th-TH"/>
        </w:rPr>
        <w:t xml:space="preserve">In this implementation, we further extend the usability of the profile by allowing the organization that </w:t>
      </w:r>
      <w:del w:id="15" w:author="Pat Mongkolwat" w:date="2021-04-15T20:53:00Z">
        <w:r w:rsidR="00B9125E" w:rsidRPr="00B9125E" w:rsidDel="00CC4639">
          <w:rPr>
            <w:rFonts w:cstheme="minorBidi"/>
            <w:szCs w:val="25"/>
            <w:lang w:bidi="th-TH"/>
          </w:rPr>
          <w:delText xml:space="preserve">shared </w:delText>
        </w:r>
      </w:del>
      <w:ins w:id="16" w:author="Pat Mongkolwat" w:date="2021-04-15T20:53:00Z">
        <w:r w:rsidR="00CC4639" w:rsidRPr="00B9125E">
          <w:rPr>
            <w:rFonts w:cstheme="minorBidi"/>
            <w:szCs w:val="25"/>
            <w:lang w:bidi="th-TH"/>
          </w:rPr>
          <w:t>share</w:t>
        </w:r>
        <w:r w:rsidR="00CC4639">
          <w:rPr>
            <w:rFonts w:cstheme="minorBidi"/>
            <w:szCs w:val="25"/>
            <w:lang w:val="en-US" w:bidi="th-TH"/>
          </w:rPr>
          <w:t>s</w:t>
        </w:r>
        <w:r w:rsidR="00CC4639" w:rsidRPr="00B9125E">
          <w:rPr>
            <w:rFonts w:cstheme="minorBidi"/>
            <w:szCs w:val="25"/>
            <w:lang w:bidi="th-TH"/>
          </w:rPr>
          <w:t xml:space="preserve"> </w:t>
        </w:r>
      </w:ins>
      <w:r w:rsidR="00B9125E" w:rsidRPr="00B9125E">
        <w:rPr>
          <w:rFonts w:cstheme="minorBidi"/>
          <w:szCs w:val="25"/>
          <w:lang w:bidi="th-TH"/>
        </w:rPr>
        <w:t>health documents from its source to act as data backup for the original by providing additional access points (URLs) for the document. This increases the survival chance of medical operation continuity when one organization compromised by ransomware as they may have a replica of data available on others in the network</w:t>
      </w:r>
      <w:commentRangeStart w:id="17"/>
      <w:commentRangeStart w:id="18"/>
      <w:commentRangeStart w:id="19"/>
      <w:commentRangeEnd w:id="17"/>
      <w:r w:rsidR="00BE1FFB" w:rsidRPr="00026536">
        <w:rPr>
          <w:rStyle w:val="CommentReference"/>
          <w:spacing w:val="0"/>
          <w:lang w:val="en-US" w:eastAsia="en-US"/>
        </w:rPr>
        <w:commentReference w:id="17"/>
      </w:r>
      <w:commentRangeEnd w:id="18"/>
      <w:r w:rsidR="00F67E35">
        <w:rPr>
          <w:rStyle w:val="CommentReference"/>
          <w:spacing w:val="0"/>
          <w:lang w:val="en-US" w:eastAsia="en-US"/>
        </w:rPr>
        <w:commentReference w:id="18"/>
      </w:r>
      <w:commentRangeEnd w:id="19"/>
      <w:r w:rsidR="007F5DF4">
        <w:rPr>
          <w:rStyle w:val="CommentReference"/>
          <w:spacing w:val="0"/>
          <w:lang w:val="en-US" w:eastAsia="en-US"/>
        </w:rPr>
        <w:commentReference w:id="19"/>
      </w:r>
      <w:r w:rsidR="00323839" w:rsidRPr="00026536">
        <w:rPr>
          <w:rFonts w:cstheme="minorBidi"/>
          <w:szCs w:val="25"/>
          <w:lang w:val="en-US" w:bidi="th-TH"/>
        </w:rPr>
        <w:t>.</w:t>
      </w:r>
    </w:p>
    <w:p w14:paraId="1E79B0DC" w14:textId="77777777" w:rsidR="00006F34" w:rsidRDefault="00006F34" w:rsidP="00E7596C">
      <w:pPr>
        <w:pStyle w:val="BodyText"/>
        <w:rPr>
          <w:rtl/>
          <w:lang w:val="en-US"/>
        </w:rPr>
      </w:pPr>
    </w:p>
    <w:p w14:paraId="031F21C1" w14:textId="45E26C50" w:rsidR="00EB4202" w:rsidRDefault="00EB4202" w:rsidP="00EB4202">
      <w:pPr>
        <w:pStyle w:val="BodyText"/>
        <w:keepNext/>
        <w:ind w:firstLine="0"/>
      </w:pPr>
      <w:r>
        <w:rPr>
          <w:noProof/>
          <w:lang w:val="en-US" w:eastAsia="en-US" w:bidi="th-TH"/>
        </w:rPr>
        <mc:AlternateContent>
          <mc:Choice Requires="wpg">
            <w:drawing>
              <wp:inline distT="0" distB="0" distL="0" distR="0" wp14:anchorId="6005893F" wp14:editId="424D7921">
                <wp:extent cx="2828925" cy="1866900"/>
                <wp:effectExtent l="0" t="0" r="0" b="0"/>
                <wp:docPr id="36" name="Group 36"/>
                <wp:cNvGraphicFramePr/>
                <a:graphic xmlns:a="http://schemas.openxmlformats.org/drawingml/2006/main">
                  <a:graphicData uri="http://schemas.microsoft.com/office/word/2010/wordprocessingGroup">
                    <wpg:wgp>
                      <wpg:cNvGrpSpPr/>
                      <wpg:grpSpPr>
                        <a:xfrm>
                          <a:off x="0" y="0"/>
                          <a:ext cx="2828925" cy="1866900"/>
                          <a:chOff x="0" y="0"/>
                          <a:chExt cx="2828925" cy="1885950"/>
                        </a:xfrm>
                      </wpg:grpSpPr>
                      <wpg:grpSp>
                        <wpg:cNvPr id="19" name="Group 19"/>
                        <wpg:cNvGrpSpPr/>
                        <wpg:grpSpPr>
                          <a:xfrm>
                            <a:off x="0" y="38100"/>
                            <a:ext cx="495300" cy="1695449"/>
                            <a:chOff x="0" y="0"/>
                            <a:chExt cx="495300" cy="1695449"/>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8E0799" w:rsidRPr="00E416C0" w:rsidRDefault="008E0799"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0799" w:rsidRPr="008E18E8" w:rsidRDefault="008E0799"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0799" w:rsidRPr="008E18E8" w:rsidRDefault="008E0799"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0799" w:rsidRPr="00E416C0" w:rsidRDefault="008E0799"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0799" w:rsidRPr="008E18E8" w:rsidRDefault="008E0799"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0799" w:rsidRPr="008E18E8" w:rsidRDefault="008E0799"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0799" w:rsidRPr="008E18E8" w:rsidRDefault="008E0799" w:rsidP="008E18E8">
                                <w:pPr>
                                  <w:rPr>
                                    <w:color w:val="000000" w:themeColor="text1"/>
                                  </w:rPr>
                                </w:pPr>
                                <w:r>
                                  <w:rPr>
                                    <w:color w:val="000000" w:themeColor="text1"/>
                                  </w:rPr>
                                  <w:t>Search 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E0799" w:rsidRPr="008E18E8" w:rsidRDefault="008E0799" w:rsidP="00850234">
                                <w:pPr>
                                  <w:rPr>
                                    <w:color w:val="000000" w:themeColor="text1"/>
                                  </w:rPr>
                                </w:pPr>
                                <w:r>
                                  <w:rPr>
                                    <w:color w:val="000000" w:themeColor="text1"/>
                                  </w:rPr>
                                  <w:t>Return 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8E0799" w:rsidRPr="00526367" w:rsidRDefault="008E0799"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8E0799" w:rsidRPr="00526367" w:rsidRDefault="008E0799" w:rsidP="003C556E">
                                <w:pPr>
                                  <w:rPr>
                                    <w:rFonts w:cs="Angsana New"/>
                                    <w:color w:val="000000" w:themeColor="text1"/>
                                    <w:szCs w:val="25"/>
                                    <w:lang w:bidi="th-TH"/>
                                  </w:rPr>
                                </w:pPr>
                                <w:r>
                                  <w:rPr>
                                    <w:rFonts w:cs="Angsana New"/>
                                    <w:color w:val="000000" w:themeColor="text1"/>
                                    <w:szCs w:val="25"/>
                                    <w:lang w:bidi="th-TH"/>
                                  </w:rPr>
                                  <w:t>Return Mr.Bob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32" style="width:222.75pt;height:147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">
                <v:group id="Group 19" o:spid="_x0000_s1033"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34"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35"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8E0799" w:rsidRPr="00E416C0" w:rsidRDefault="008E0799" w:rsidP="00E416C0">
                            <w:pPr>
                              <w:ind w:right="-37"/>
                              <w:rPr>
                                <w:color w:val="000000" w:themeColor="text1"/>
                                <w14:textOutline w14:w="9525" w14:cap="rnd" w14:cmpd="sng" w14:algn="ctr">
                                  <w14:noFill/>
                                  <w14:prstDash w14:val="solid"/>
                                  <w14:bevel/>
                                </w14:textOutline>
                              </w:rPr>
                            </w:pPr>
                          </w:p>
                        </w:txbxContent>
                      </v:textbox>
                    </v:oval>
                    <v:rect id="Rectangle 4" o:spid="_x0000_s1036"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8E0799" w:rsidRPr="008E18E8" w:rsidRDefault="008E0799" w:rsidP="008E18E8">
                            <w:pPr>
                              <w:rPr>
                                <w:color w:val="000000" w:themeColor="text1"/>
                              </w:rPr>
                            </w:pPr>
                            <w:r w:rsidRPr="008E18E8">
                              <w:rPr>
                                <w:color w:val="000000" w:themeColor="text1"/>
                              </w:rPr>
                              <w:t>A</w:t>
                            </w:r>
                          </w:p>
                        </w:txbxContent>
                      </v:textbox>
                    </v:rect>
                  </v:group>
                  <v:line id="Straight Connector 10" o:spid="_x0000_s1037"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8"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9"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8E0799" w:rsidRPr="008E18E8" w:rsidRDefault="008E0799"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40"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41"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42"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43"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8E0799" w:rsidRPr="00E416C0" w:rsidRDefault="008E0799" w:rsidP="008E18E8">
                            <w:pPr>
                              <w:ind w:right="-37"/>
                              <w:rPr>
                                <w:color w:val="000000" w:themeColor="text1"/>
                                <w14:textOutline w14:w="9525" w14:cap="rnd" w14:cmpd="sng" w14:algn="ctr">
                                  <w14:noFill/>
                                  <w14:prstDash w14:val="solid"/>
                                  <w14:bevel/>
                                </w14:textOutline>
                              </w:rPr>
                            </w:pPr>
                          </w:p>
                        </w:txbxContent>
                      </v:textbox>
                    </v:oval>
                    <v:rect id="Rectangle 8" o:spid="_x0000_s1044"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8E0799" w:rsidRPr="008E18E8" w:rsidRDefault="008E0799" w:rsidP="008E18E8">
                            <w:pPr>
                              <w:rPr>
                                <w:color w:val="000000" w:themeColor="text1"/>
                              </w:rPr>
                            </w:pPr>
                            <w:r>
                              <w:rPr>
                                <w:color w:val="000000" w:themeColor="text1"/>
                              </w:rPr>
                              <w:t>B</w:t>
                            </w:r>
                          </w:p>
                        </w:txbxContent>
                      </v:textbox>
                    </v:rect>
                  </v:group>
                  <v:line id="Straight Connector 12" o:spid="_x0000_s1045"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6"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8E0799" w:rsidRPr="008E18E8" w:rsidRDefault="008E0799" w:rsidP="008E18E8">
                          <w:pPr>
                            <w:rPr>
                              <w:color w:val="000000" w:themeColor="text1"/>
                            </w:rPr>
                          </w:pPr>
                          <w:r w:rsidRPr="008E18E8">
                            <w:rPr>
                              <w:color w:val="000000" w:themeColor="text1"/>
                            </w:rPr>
                            <w:t>Timeline</w:t>
                          </w:r>
                        </w:p>
                      </w:txbxContent>
                    </v:textbox>
                  </v:rect>
                </v:group>
                <v:group id="Group 29" o:spid="_x0000_s1047"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8"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8E0799" w:rsidRPr="008E18E8" w:rsidRDefault="008E0799" w:rsidP="008E18E8">
                          <w:pPr>
                            <w:rPr>
                              <w:color w:val="000000" w:themeColor="text1"/>
                            </w:rPr>
                          </w:pPr>
                          <w:r>
                            <w:rPr>
                              <w:color w:val="000000" w:themeColor="text1"/>
                            </w:rPr>
                            <w:t>Search Mr.Bob registry</w:t>
                          </w:r>
                        </w:p>
                      </w:txbxContent>
                    </v:textbox>
                  </v:rect>
                  <v:shapetype id="_x0000_t32" coordsize="21600,21600" o:spt="32" o:oned="t" path="m,l21600,21600e" filled="f">
                    <v:path arrowok="t" fillok="f" o:connecttype="none"/>
                    <o:lock v:ext="edit" shapetype="t"/>
                  </v:shapetype>
                  <v:shape id="Straight Arrow Connector 20" o:spid="_x0000_s1049"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50"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51"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52"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8E0799" w:rsidRPr="008E18E8" w:rsidRDefault="008E0799" w:rsidP="00850234">
                          <w:pPr>
                            <w:rPr>
                              <w:color w:val="000000" w:themeColor="text1"/>
                            </w:rPr>
                          </w:pPr>
                          <w:r>
                            <w:rPr>
                              <w:color w:val="000000" w:themeColor="text1"/>
                            </w:rPr>
                            <w:t>Return Mr.Bob registry</w:t>
                          </w:r>
                        </w:p>
                      </w:txbxContent>
                    </v:textbox>
                  </v:rect>
                </v:group>
                <v:group id="Group 34" o:spid="_x0000_s1053"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54"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55"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8E0799" w:rsidRPr="00526367" w:rsidRDefault="008E0799"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v:textbox>
                  </v:rect>
                </v:group>
                <v:group id="Group 35" o:spid="_x0000_s1056"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7"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8"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8E0799" w:rsidRPr="00526367" w:rsidRDefault="008E0799" w:rsidP="003C556E">
                          <w:pPr>
                            <w:rPr>
                              <w:rFonts w:cs="Angsana New"/>
                              <w:color w:val="000000" w:themeColor="text1"/>
                              <w:szCs w:val="25"/>
                              <w:lang w:bidi="th-TH"/>
                            </w:rPr>
                          </w:pPr>
                          <w:r>
                            <w:rPr>
                              <w:rFonts w:cs="Angsana New"/>
                              <w:color w:val="000000" w:themeColor="text1"/>
                              <w:szCs w:val="25"/>
                              <w:lang w:bidi="th-TH"/>
                            </w:rPr>
                            <w:t>Return Mr.Bob document</w:t>
                          </w:r>
                        </w:p>
                      </w:txbxContent>
                    </v:textbox>
                  </v:rect>
                </v:group>
                <w10:anchorlock/>
              </v:group>
            </w:pict>
          </mc:Fallback>
        </mc:AlternateContent>
      </w:r>
    </w:p>
    <w:p w14:paraId="3EEB30E0" w14:textId="77D6C124" w:rsidR="00E416C0" w:rsidRDefault="00EB4202" w:rsidP="00EB4202">
      <w:pPr>
        <w:pStyle w:val="Caption"/>
        <w:rPr>
          <w:color w:val="000000" w:themeColor="text1"/>
        </w:rPr>
      </w:pPr>
      <w:bookmarkStart w:id="20" w:name="_Ref53534448"/>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r w:rsidR="00D32073">
        <w:rPr>
          <w:noProof/>
          <w:color w:val="000000" w:themeColor="text1"/>
        </w:rPr>
        <w:t>2</w:t>
      </w:r>
      <w:r w:rsidRPr="00EB4202">
        <w:rPr>
          <w:color w:val="000000" w:themeColor="text1"/>
        </w:rPr>
        <w:fldChar w:fldCharType="end"/>
      </w:r>
      <w:bookmarkEnd w:id="20"/>
      <w:r w:rsidRPr="00EB4202">
        <w:rPr>
          <w:color w:val="000000" w:themeColor="text1"/>
        </w:rPr>
        <w:t xml:space="preserve"> Use case scenario flow chart</w:t>
      </w:r>
    </w:p>
    <w:p w14:paraId="28D99CD8" w14:textId="021DF794" w:rsidR="009D6270" w:rsidRDefault="005B0B4C" w:rsidP="009D6270">
      <w:pPr>
        <w:pStyle w:val="Heading2"/>
      </w:pPr>
      <w:r>
        <w:t>Network</w:t>
      </w:r>
      <w:r w:rsidR="009D6270">
        <w:t xml:space="preserve"> Design</w:t>
      </w:r>
    </w:p>
    <w:p w14:paraId="0CEE30FA" w14:textId="51CF15CE" w:rsidR="009D6270" w:rsidRDefault="001A0257" w:rsidP="009D6270">
      <w:pPr>
        <w:ind w:firstLine="284"/>
        <w:jc w:val="both"/>
      </w:pPr>
      <w:r w:rsidRPr="001A0257">
        <w:t>In our scenario, we declare that participant</w:t>
      </w:r>
      <w:r w:rsidR="008D3627">
        <w:t>s</w:t>
      </w:r>
      <w:r w:rsidR="00272E32">
        <w:t xml:space="preserve"> of the network</w:t>
      </w:r>
      <w:r w:rsidRPr="001A0257">
        <w:t xml:space="preserve"> </w:t>
      </w:r>
      <w:r w:rsidR="003D1AD5">
        <w:t>are</w:t>
      </w:r>
      <w:r w:rsidR="003D1AD5" w:rsidRPr="001A0257">
        <w:t xml:space="preserve"> </w:t>
      </w:r>
      <w:r w:rsidRPr="001A0257">
        <w:t>members of XDS Affinity Domain which assume</w:t>
      </w:r>
      <w:r w:rsidR="003D1AD5">
        <w:t>s</w:t>
      </w:r>
      <w:r w:rsidRPr="001A0257">
        <w:t xml:space="preserve"> to be hospital</w:t>
      </w:r>
      <w:r w:rsidR="00106EAF">
        <w:t xml:space="preserve">s and healthcare </w:t>
      </w:r>
      <w:r w:rsidR="00C9354C">
        <w:t>institutions</w:t>
      </w:r>
      <w:r w:rsidRPr="001A0257">
        <w:t>.</w:t>
      </w:r>
      <w:r w:rsidR="00272E32">
        <w:t xml:space="preserve"> Each member will need at least one computational machine to keep</w:t>
      </w:r>
      <w:r w:rsidR="004D1066">
        <w:rPr>
          <w:rFonts w:cstheme="minorBidi"/>
          <w:szCs w:val="25"/>
          <w:lang w:bidi="th-TH"/>
        </w:rPr>
        <w:t xml:space="preserve"> operate</w:t>
      </w:r>
      <w:r w:rsidR="00272E32">
        <w:t xml:space="preserve"> and maintain Blockchain ledger, </w:t>
      </w:r>
      <w:r w:rsidR="004D1066">
        <w:t xml:space="preserve">thus </w:t>
      </w:r>
      <w:r w:rsidR="00272E32">
        <w:t>becoming ‘Blockchain Node’.</w:t>
      </w:r>
      <w:r w:rsidR="00745437">
        <w:t xml:space="preserve"> </w:t>
      </w:r>
      <w:r w:rsidRPr="001A0257">
        <w:t xml:space="preserve">As the Blockchain allows only XDS Affinity Domain members to participate as node, </w:t>
      </w:r>
      <w:r w:rsidR="003820C4">
        <w:t xml:space="preserve">so </w:t>
      </w:r>
      <w:r w:rsidRPr="001A0257">
        <w:t>this</w:t>
      </w:r>
      <w:r w:rsidR="003820C4">
        <w:t xml:space="preserve"> </w:t>
      </w:r>
      <w:r w:rsidRPr="001A0257">
        <w:t>Blockchain</w:t>
      </w:r>
      <w:r w:rsidR="003820C4">
        <w:t xml:space="preserve"> will be</w:t>
      </w:r>
      <w:r w:rsidRPr="001A0257">
        <w:t xml:space="preserve"> classified as </w:t>
      </w:r>
      <w:r w:rsidRPr="002D555E">
        <w:t>permissioned chain</w:t>
      </w:r>
      <w:r w:rsidRPr="001A0257">
        <w:t>.</w:t>
      </w:r>
      <w:r w:rsidR="009C416F">
        <w:t xml:space="preserve"> 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532A9DAD" w:rsidR="00585EB5" w:rsidRDefault="00585EB5" w:rsidP="00585EB5">
      <w:pPr>
        <w:pStyle w:val="Heading2"/>
      </w:pPr>
      <w:r>
        <w:t xml:space="preserve">Blockchain </w:t>
      </w:r>
      <w:r w:rsidR="00E90755">
        <w:t>C</w:t>
      </w:r>
      <w:r>
        <w:t>omponents and</w:t>
      </w:r>
      <w:r w:rsidR="00E90755">
        <w:t xml:space="preserve"> C</w:t>
      </w:r>
      <w:r>
        <w:t>onsensus</w:t>
      </w:r>
    </w:p>
    <w:p w14:paraId="7B12D86C" w14:textId="75DCE92B" w:rsidR="00AF171B" w:rsidRPr="00E83C0E" w:rsidRDefault="002C7A7B" w:rsidP="00585EB5">
      <w:pPr>
        <w:pStyle w:val="BodyText"/>
        <w:rPr>
          <w:color w:val="FF0000"/>
        </w:rPr>
      </w:pPr>
      <w:r>
        <w:rPr>
          <w:lang w:val="en-US"/>
        </w:rPr>
        <w:t>The main components of Blockchain comprise of the backbone engine which allow</w:t>
      </w:r>
      <w:r w:rsidR="0062380A">
        <w:rPr>
          <w:lang w:val="en-US"/>
        </w:rPr>
        <w:t>s</w:t>
      </w:r>
      <w:r>
        <w:rPr>
          <w:lang w:val="en-US"/>
        </w:rPr>
        <w:t xml:space="preserve">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w:t>
      </w:r>
      <w:r w:rsidR="00C457DF">
        <w:rPr>
          <w:rFonts w:cstheme="minorBidi"/>
          <w:szCs w:val="25"/>
          <w:lang w:val="en-US" w:bidi="th-TH"/>
        </w:rPr>
        <w:t>s</w:t>
      </w:r>
      <w:r w:rsidR="006D5091">
        <w:rPr>
          <w:rFonts w:cstheme="minorBidi"/>
          <w:szCs w:val="25"/>
          <w:lang w:val="en-US" w:bidi="th-TH"/>
        </w:rPr>
        <w:t xml:space="preserve"> that no one can ever be able to modify anything published to Blockchain. This made all data within Blockchain to become persistent</w:t>
      </w:r>
      <w:r w:rsidR="0035791C">
        <w:rPr>
          <w:rFonts w:cstheme="minorBidi"/>
          <w:szCs w:val="25"/>
          <w:lang w:val="en-US" w:bidi="th-TH"/>
        </w:rPr>
        <w:t xml:space="preserve"> and always </w:t>
      </w:r>
      <w:r w:rsidR="0035791C">
        <w:rPr>
          <w:rFonts w:cstheme="minorBidi"/>
          <w:szCs w:val="25"/>
          <w:lang w:val="en-US" w:bidi="th-TH"/>
        </w:rPr>
        <w:lastRenderedPageBreak/>
        <w:t>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6D5091" w:rsidRPr="00026536">
        <w:rPr>
          <w:rFonts w:cstheme="minorBidi"/>
          <w:szCs w:val="25"/>
          <w:lang w:val="en-US" w:bidi="th-TH"/>
        </w:rPr>
        <w:t>.</w:t>
      </w:r>
      <w:r w:rsidR="00085632" w:rsidRPr="00026536">
        <w:rPr>
          <w:rFonts w:cstheme="minorBidi"/>
          <w:szCs w:val="25"/>
          <w:lang w:val="en-US" w:bidi="th-TH"/>
        </w:rPr>
        <w:t xml:space="preserve"> </w:t>
      </w:r>
      <w:commentRangeStart w:id="21"/>
      <w:commentRangeStart w:id="22"/>
      <w:r w:rsidR="00085632" w:rsidRPr="00026536">
        <w:rPr>
          <w:rFonts w:cstheme="minorBidi"/>
          <w:szCs w:val="25"/>
          <w:lang w:val="en-US" w:bidi="th-TH"/>
        </w:rPr>
        <w:t>That mean</w:t>
      </w:r>
      <w:r w:rsidR="00A83697" w:rsidRPr="00071322">
        <w:rPr>
          <w:rFonts w:cstheme="minorBidi"/>
          <w:szCs w:val="25"/>
          <w:lang w:val="en-US" w:bidi="th-TH"/>
        </w:rPr>
        <w:t>s</w:t>
      </w:r>
      <w:r w:rsidR="00085632" w:rsidRPr="00071322">
        <w:rPr>
          <w:rFonts w:cstheme="minorBidi"/>
          <w:szCs w:val="25"/>
          <w:lang w:val="en-US" w:bidi="th-TH"/>
        </w:rPr>
        <w:t xml:space="preserve"> even if there are incident happened to one node, it will have no effect on the chain</w:t>
      </w:r>
      <w:r w:rsidR="009B4A10" w:rsidRPr="00071322">
        <w:rPr>
          <w:rFonts w:cstheme="minorBidi"/>
          <w:szCs w:val="25"/>
          <w:lang w:val="en-US" w:bidi="th-TH"/>
        </w:rPr>
        <w:t xml:space="preserve"> which is an advantage gaining from Blockchain compared to centralized </w:t>
      </w:r>
      <w:r w:rsidR="00ED7EA5" w:rsidRPr="00825FF1">
        <w:rPr>
          <w:rFonts w:cstheme="minorBidi"/>
          <w:szCs w:val="25"/>
          <w:lang w:val="en-US" w:bidi="th-TH"/>
        </w:rPr>
        <w:t>database.</w:t>
      </w:r>
      <w:commentRangeEnd w:id="21"/>
      <w:r w:rsidR="00A83697" w:rsidRPr="00026536">
        <w:rPr>
          <w:rStyle w:val="CommentReference"/>
          <w:spacing w:val="0"/>
          <w:lang w:val="en-US" w:eastAsia="en-US"/>
        </w:rPr>
        <w:commentReference w:id="21"/>
      </w:r>
      <w:commentRangeEnd w:id="22"/>
      <w:r w:rsidR="00247ECC">
        <w:rPr>
          <w:rStyle w:val="CommentReference"/>
          <w:spacing w:val="0"/>
          <w:lang w:val="en-US" w:eastAsia="en-US"/>
        </w:rPr>
        <w:commentReference w:id="22"/>
      </w:r>
      <w:r w:rsidRPr="00026536">
        <w:rPr>
          <w:lang w:val="en-US"/>
        </w:rPr>
        <w:t xml:space="preserve"> </w:t>
      </w:r>
      <w:commentRangeStart w:id="23"/>
      <w:commentRangeStart w:id="24"/>
      <w:r w:rsidR="00825FF1" w:rsidRPr="008550B6">
        <w:t>Additionally, with the extend usage of XDS.b, the more times document</w:t>
      </w:r>
      <w:ins w:id="25" w:author="Pat Mongkolwat" w:date="2021-04-15T20:56:00Z">
        <w:r w:rsidR="001018A5">
          <w:rPr>
            <w:lang w:val="en-US"/>
          </w:rPr>
          <w:t>s (Not just one docu</w:t>
        </w:r>
      </w:ins>
      <w:ins w:id="26" w:author="Pat Mongkolwat" w:date="2021-04-15T20:57:00Z">
        <w:r w:rsidR="001018A5">
          <w:rPr>
            <w:lang w:val="en-US"/>
          </w:rPr>
          <w:t>ment, right?)</w:t>
        </w:r>
      </w:ins>
      <w:r w:rsidR="00825FF1" w:rsidRPr="008550B6">
        <w:t xml:space="preserve"> got shared with node members mean the more alternative data backup for the source of the document. Even the source got compromised, they still have the document available to those network members who shared the document before the incident happened.</w:t>
      </w:r>
      <w:commentRangeEnd w:id="23"/>
      <w:r w:rsidR="00F67E35">
        <w:rPr>
          <w:rStyle w:val="CommentReference"/>
          <w:spacing w:val="0"/>
          <w:lang w:val="en-US" w:eastAsia="en-US"/>
        </w:rPr>
        <w:commentReference w:id="23"/>
      </w:r>
      <w:commentRangeEnd w:id="24"/>
      <w:r w:rsidR="001018A5">
        <w:rPr>
          <w:rStyle w:val="CommentReference"/>
          <w:spacing w:val="0"/>
          <w:lang w:val="en-US" w:eastAsia="en-US"/>
        </w:rPr>
        <w:commentReference w:id="24"/>
      </w:r>
    </w:p>
    <w:p w14:paraId="6C93B04A" w14:textId="36E4958C" w:rsidR="00585EB5" w:rsidRPr="00D20F0D" w:rsidRDefault="00585EB5" w:rsidP="00585EB5">
      <w:pPr>
        <w:pStyle w:val="BodyText"/>
        <w:rPr>
          <w:rFonts w:cstheme="minorBidi"/>
          <w:szCs w:val="25"/>
          <w:lang w:val="en-US" w:bidi="th-TH"/>
        </w:rPr>
      </w:pPr>
      <w:r w:rsidRPr="000410E8">
        <w:rPr>
          <w:lang w:val="en-US"/>
        </w:rPr>
        <w:t xml:space="preserve">For consensus, </w:t>
      </w:r>
      <w:r>
        <w:rPr>
          <w:lang w:val="en-US"/>
        </w:rPr>
        <w:t xml:space="preserve">it </w:t>
      </w:r>
      <w:r w:rsidR="007423B4">
        <w:rPr>
          <w:lang w:val="en-US"/>
        </w:rPr>
        <w:t>needs</w:t>
      </w:r>
      <w:r>
        <w:rPr>
          <w:lang w:val="en-US"/>
        </w:rPr>
        <w:t xml:space="preserve"> to be the consensus that can process large amount of Blockchain transaction</w:t>
      </w:r>
      <w:r w:rsidR="007365DF">
        <w:rPr>
          <w:lang w:val="en-US"/>
        </w:rPr>
        <w:t>s</w:t>
      </w:r>
      <w:r>
        <w:rPr>
          <w:lang w:val="en-US"/>
        </w:rPr>
        <w:t xml:space="preserve">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Pr="000410E8">
        <w:rPr>
          <w:lang w:val="en-US"/>
        </w:rPr>
        <w:t>.</w:t>
      </w:r>
      <w:r w:rsidR="00616EBA">
        <w:rPr>
          <w:lang w:val="en-US"/>
        </w:rPr>
        <w:t xml:space="preserve"> At the same time, it cannot be those mechanism</w:t>
      </w:r>
      <w:r w:rsidR="007365DF">
        <w:rPr>
          <w:lang w:val="en-US"/>
        </w:rPr>
        <w:t>s</w:t>
      </w:r>
      <w:r w:rsidR="00616EBA">
        <w:rPr>
          <w:lang w:val="en-US"/>
        </w:rPr>
        <w:t xml:space="preserve"> that consume excessive </w:t>
      </w:r>
      <w:r w:rsidR="00813E81">
        <w:rPr>
          <w:lang w:val="en-US"/>
        </w:rPr>
        <w:t>amount</w:t>
      </w:r>
      <w:r w:rsidR="00616EBA">
        <w:rPr>
          <w:lang w:val="en-US"/>
        </w:rPr>
        <w:t xml:space="preserve"> of computational resource</w:t>
      </w:r>
      <w:r w:rsidR="00DF23CB">
        <w:rPr>
          <w:lang w:val="en-US"/>
        </w:rPr>
        <w:t xml:space="preserve"> from each node</w:t>
      </w:r>
      <w:r w:rsidR="00616EBA">
        <w:rPr>
          <w:lang w:val="en-US"/>
        </w:rPr>
        <w:t xml:space="preserve"> as most of participant will have limited resource to invest in Blockchain network.</w:t>
      </w:r>
      <w:r>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w:t>
      </w:r>
      <w:r w:rsidR="00813E81">
        <w:rPr>
          <w:lang w:val="en-US"/>
        </w:rPr>
        <w:t>i.e.,</w:t>
      </w:r>
      <w:r w:rsidR="00D20F0D">
        <w:rPr>
          <w:lang w:val="en-US"/>
        </w:rPr>
        <w:t xml:space="preserve"> PBFT. This kind of consensus require at least 2/3 of participant 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hich guarantee</w:t>
      </w:r>
      <w:r w:rsidR="00435BC9">
        <w:rPr>
          <w:rFonts w:cstheme="minorBidi"/>
          <w:szCs w:val="25"/>
          <w:lang w:val="en-US" w:bidi="th-TH"/>
        </w:rPr>
        <w:t>s</w:t>
      </w:r>
      <w:r w:rsidR="004C7765">
        <w:rPr>
          <w:rFonts w:cstheme="minorBidi"/>
          <w:szCs w:val="25"/>
          <w:lang w:val="en-US" w:bidi="th-TH"/>
        </w:rPr>
        <w:t xml:space="preserv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w:t>
      </w:r>
      <w:r w:rsidR="00A222FA">
        <w:rPr>
          <w:rFonts w:cstheme="minorBidi"/>
          <w:szCs w:val="25"/>
          <w:lang w:val="en-US" w:bidi="th-TH"/>
        </w:rPr>
        <w:t>s</w:t>
      </w:r>
      <w:r w:rsidR="00023739">
        <w:rPr>
          <w:rFonts w:cstheme="minorBidi"/>
          <w:szCs w:val="25"/>
          <w:lang w:val="en-US" w:bidi="th-TH"/>
        </w:rPr>
        <w:t xml:space="preserv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p>
    <w:p w14:paraId="76E4424C" w14:textId="6AFDD796" w:rsidR="004A450A" w:rsidRDefault="004A450A" w:rsidP="005B0B4C">
      <w:pPr>
        <w:pStyle w:val="Heading2"/>
      </w:pPr>
      <w:r>
        <w:t>Establish foundation of trust</w:t>
      </w:r>
      <w:r w:rsidR="008631F8">
        <w:t xml:space="preserve"> amongst the network</w:t>
      </w:r>
    </w:p>
    <w:p w14:paraId="27447CAC" w14:textId="11D4DBE8"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w:t>
      </w:r>
      <w:r w:rsidR="00BA69C6">
        <w:t>s</w:t>
      </w:r>
      <w:r w:rsidR="00032362">
        <w:t xml:space="preserve"> into the network. </w:t>
      </w:r>
      <w:r w:rsidR="008631F8" w:rsidRPr="001A0257">
        <w:t>Blockchain participant node</w:t>
      </w:r>
      <w:r w:rsidR="00BA69C6">
        <w:t>s</w:t>
      </w:r>
      <w:r w:rsidR="00537681">
        <w:t xml:space="preserve"> must be verified by </w:t>
      </w:r>
      <w:r w:rsidR="007705EF">
        <w:t xml:space="preserve">member of </w:t>
      </w:r>
      <w:r w:rsidR="00537681">
        <w:t>the network before allowed to participate and interact with Blockchain</w:t>
      </w:r>
      <w:r w:rsidR="00FE2AE2">
        <w:t>. This can be done by establishing agreement or policy that require</w:t>
      </w:r>
      <w:r w:rsidR="00BA69C6">
        <w:t>s</w:t>
      </w:r>
      <w:r w:rsidR="00FE2AE2">
        <w:t xml:space="preserv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XDS.b Profile while ensure that the central registry created by the profile cannot be compromised by any kind of incident as if majority of the network was not affected.</w:t>
      </w:r>
      <w:r w:rsidR="00341276">
        <w:t xml:space="preserve"> Then this allow</w:t>
      </w:r>
      <w:r w:rsidR="00430938">
        <w:t>s</w:t>
      </w:r>
      <w:r w:rsidR="00341276">
        <w:t xml:space="preserve"> the network to have health document sharing available even some amount of its member</w:t>
      </w:r>
      <w:r w:rsidR="00430938">
        <w:t>s</w:t>
      </w:r>
      <w:r w:rsidR="00341276">
        <w:t xml:space="preserve"> became victim </w:t>
      </w:r>
      <w:r w:rsidR="00D837EE">
        <w:t>to</w:t>
      </w:r>
      <w:r w:rsidR="00341276">
        <w:t xml:space="preserve"> cyber incident</w:t>
      </w:r>
      <w:r w:rsidR="00430938">
        <w:t>s</w:t>
      </w:r>
      <w:r w:rsidR="00341276">
        <w:t>.</w:t>
      </w:r>
    </w:p>
    <w:p w14:paraId="47CFF863" w14:textId="1DB8CC1B" w:rsidR="005B0B4C" w:rsidRDefault="005B0B4C" w:rsidP="005B0B4C">
      <w:pPr>
        <w:pStyle w:val="Heading2"/>
      </w:pPr>
      <w:r>
        <w:t>Integrati</w:t>
      </w:r>
      <w:r w:rsidR="00BB2B04">
        <w:t>ng Blockchain with XDS.b</w:t>
      </w:r>
    </w:p>
    <w:p w14:paraId="51046932" w14:textId="3BFED2F3" w:rsidR="009B4F07" w:rsidRDefault="00721681" w:rsidP="009B4F07">
      <w:pPr>
        <w:ind w:firstLine="284"/>
        <w:jc w:val="both"/>
      </w:pPr>
      <w:r>
        <w:t xml:space="preserve">In IHE ITI Technical Framework, they specified that XDS Document Registry actor who act as hub that registered all essential information about all health </w:t>
      </w:r>
      <w:r>
        <w:t>document</w:t>
      </w:r>
      <w:r w:rsidR="002B17C1">
        <w:t>s</w:t>
      </w:r>
      <w:r>
        <w:t xml:space="preserve"> generated and kept by XDS Affinity Domain</w:t>
      </w:r>
      <w:r w:rsidR="00CA6C6C">
        <w:t>, should be a database that allow</w:t>
      </w:r>
      <w:r w:rsidR="002B17C1">
        <w:t>s</w:t>
      </w:r>
      <w:r w:rsidR="00CA6C6C">
        <w:t xml:space="preserve">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004443">
        <w:t xml:space="preserve"> as shown in </w:t>
      </w:r>
      <w:r w:rsidR="00004443">
        <w:fldChar w:fldCharType="begin"/>
      </w:r>
      <w:r w:rsidR="00004443">
        <w:instrText xml:space="preserve"> REF _Ref53537031 \h </w:instrText>
      </w:r>
      <w:r w:rsidR="00004443">
        <w:fldChar w:fldCharType="separate"/>
      </w:r>
      <w:r w:rsidR="00004443" w:rsidRPr="00D32073">
        <w:t xml:space="preserve">Figure </w:t>
      </w:r>
      <w:r w:rsidR="00004443" w:rsidRPr="00D32073">
        <w:rPr>
          <w:noProof/>
        </w:rPr>
        <w:t>3</w:t>
      </w:r>
      <w:r w:rsidR="00004443">
        <w:fldChar w:fldCharType="end"/>
      </w:r>
      <w:r w:rsidR="005D5662">
        <w:t>.</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w:t>
      </w:r>
      <w:r w:rsidR="004E5CFA">
        <w:t xml:space="preserve">the </w:t>
      </w:r>
      <w:r w:rsidR="004E5CFA">
        <w:rPr>
          <w:noProof/>
        </w:rPr>
        <w:t>role</w:t>
      </w:r>
      <w:r w:rsidR="007D339D">
        <w:t xml:space="preserve"> of Document Registry. That mean</w:t>
      </w:r>
      <w:r w:rsidR="00F03D13">
        <w:t>s</w:t>
      </w:r>
      <w:r w:rsidR="007D339D">
        <w:t xml:space="preserve"> each Blockchain node will keep, operate, and maintain copy of Blockchain ledger that contain</w:t>
      </w:r>
      <w:r w:rsidR="00555F31">
        <w:t>s</w:t>
      </w:r>
      <w:r w:rsidR="007D339D">
        <w:t xml:space="preserve"> entire health document registry entry. Following guideline provided by IHE ITI Technical Framework, all </w:t>
      </w:r>
      <w:r w:rsidR="00813E81">
        <w:t>nodes</w:t>
      </w:r>
      <w:r w:rsidR="007D339D">
        <w:t xml:space="preserv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w:t>
      </w:r>
      <w:r w:rsidR="00E37858">
        <w:t>Smart-contract</w:t>
      </w:r>
      <w:r w:rsidR="00E440F8">
        <w: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t>eliminates</w:t>
      </w:r>
      <w:r w:rsidR="00747DB0">
        <w:t xml:space="preserve"> the need of ITI-44</w:t>
      </w:r>
      <w:r w:rsidR="003668EE">
        <w:t xml:space="preserve"> transaction</w:t>
      </w:r>
      <w:r w:rsidR="008D4E85">
        <w:t xml:space="preserve"> in our implementation</w:t>
      </w:r>
      <w:r w:rsidR="00747DB0">
        <w:t>.</w:t>
      </w:r>
      <w:r w:rsidR="00555242">
        <w:t xml:space="preserve"> </w:t>
      </w:r>
      <w:r w:rsidR="00C166B9">
        <w:t>In summary</w:t>
      </w:r>
      <w:r w:rsidR="00555242">
        <w:t>, data content that going to be published into Blockchain is META-data attributes of available health document which specified information essential for health information sharing software complied with IHE XDS.b Profile to discover and retrieve document in other enterprise.</w:t>
      </w:r>
    </w:p>
    <w:p w14:paraId="61E5CC00" w14:textId="76C25480" w:rsidR="005B0B4C" w:rsidRDefault="002C4EAF" w:rsidP="009D6270">
      <w:pPr>
        <w:ind w:firstLine="284"/>
        <w:jc w:val="both"/>
      </w:pPr>
      <w:r>
        <w:t>Compare to original Cross-Enterprise Document Sharing Framework</w:t>
      </w:r>
      <w:r w:rsidR="001F4039">
        <w:t xml:space="preserve"> (XDS Framework)</w:t>
      </w:r>
      <w:r>
        <w:t>, we replace</w:t>
      </w:r>
      <w:r w:rsidR="00806A5E">
        <w:t>d</w:t>
      </w:r>
      <w:r>
        <w:t xml:space="preserve"> traditional database for XDS Registry Actor with blockchain ledger</w:t>
      </w:r>
      <w:r w:rsidR="00B958BD">
        <w:t xml:space="preserve">. </w:t>
      </w:r>
      <w:r w:rsidR="006E2056">
        <w:t>With blockchain applied, this new XDS Registry now gained blockchain characteristics</w:t>
      </w:r>
      <w:r w:rsidR="00EE5E5C">
        <w:t>. Immutability keep XDS Registry persist</w:t>
      </w:r>
      <w:r w:rsidR="00554D81">
        <w:t xml:space="preserve"> as the network still exist. All members within XDS Affinity Domain always have up-to-date version of XDS Registry as distributed characteristics of blockchain </w:t>
      </w:r>
      <w:r w:rsidR="00C2244C">
        <w:t>force</w:t>
      </w:r>
      <w:r w:rsidR="00554D81">
        <w:t xml:space="preserve"> every member to maintain the same copy of ledger at all time. </w:t>
      </w:r>
      <w:r w:rsidR="00C2244C">
        <w:t xml:space="preserve">With decentralization and consensus mechanism deployed, the blockchain network now gain transparency in </w:t>
      </w:r>
      <w:r w:rsidR="00CC6F8F">
        <w:t>Block addition process and can be guaranteed that no one have absolute right to manipulate transaction in blockchain at their own will. This given the foundation of “trust” which allow</w:t>
      </w:r>
      <w:r w:rsidR="00810047">
        <w:t>s</w:t>
      </w:r>
      <w:r w:rsidR="00CC6F8F">
        <w:t xml:space="preserve"> different healthcare enterprise</w:t>
      </w:r>
      <w:r w:rsidR="00810047">
        <w:t>s</w:t>
      </w:r>
      <w:r w:rsidR="00CC6F8F">
        <w:t xml:space="preserve"> to share their document</w:t>
      </w:r>
      <w:r w:rsidR="00810047">
        <w:t>s</w:t>
      </w:r>
      <w:r w:rsidR="00CC6F8F">
        <w:t xml:space="preserve"> with each other even they are not fully trust one another.</w:t>
      </w:r>
      <w:r w:rsidR="002A3708">
        <w:t xml:space="preserve"> Additionally, to allow compatibility of new XDS Registry to be able to operate with existing XDS transaction of </w:t>
      </w:r>
      <w:r w:rsidR="001F4039">
        <w:t xml:space="preserve">XDS </w:t>
      </w:r>
      <w:r w:rsidR="002A3708">
        <w:t>Framework</w:t>
      </w:r>
      <w:r w:rsidR="001F4039">
        <w:t>, we also implemented XDS transactions interpreter to act as the middle between original framework and blockchain. This allow our new XDS registry</w:t>
      </w:r>
      <w:r w:rsidR="00E6750F">
        <w:t xml:space="preserve"> blockchain</w:t>
      </w:r>
      <w:r w:rsidR="001F4039">
        <w:t xml:space="preserve"> to work almost seamlessly with existing system currently compl</w:t>
      </w:r>
      <w:r w:rsidR="008F772E">
        <w:t>ied</w:t>
      </w:r>
      <w:r w:rsidR="001F4039">
        <w:t xml:space="preserve"> to XDS Framework.</w:t>
      </w:r>
    </w:p>
    <w:p w14:paraId="5AD6E522" w14:textId="39EF7D43" w:rsidR="00BE1773" w:rsidRDefault="008D7730" w:rsidP="00BE1773">
      <w:pPr>
        <w:pStyle w:val="Heading2"/>
      </w:pPr>
      <w:r>
        <w:t xml:space="preserve">XDS Blockchain and </w:t>
      </w:r>
      <w:r w:rsidR="00E37858">
        <w:t>Smart-contract</w:t>
      </w:r>
      <w:r w:rsidR="009D6270">
        <w:t xml:space="preserve"> Design</w:t>
      </w:r>
    </w:p>
    <w:p w14:paraId="1837584C" w14:textId="12FC4B6B" w:rsidR="00AB3F8F" w:rsidRPr="009D6270" w:rsidRDefault="00E17287" w:rsidP="00AB3F8F">
      <w:pPr>
        <w:ind w:firstLine="284"/>
        <w:jc w:val="both"/>
      </w:pPr>
      <w:r>
        <w:t xml:space="preserve">As shown in </w:t>
      </w:r>
      <w:r>
        <w:fldChar w:fldCharType="begin"/>
      </w:r>
      <w:r>
        <w:instrText xml:space="preserve"> REF _Ref53535658 \h </w:instrText>
      </w:r>
      <w:r>
        <w:fldChar w:fldCharType="separate"/>
      </w:r>
      <w:r w:rsidR="00D32073" w:rsidRPr="008E5301">
        <w:t xml:space="preserve">Figure </w:t>
      </w:r>
      <w:r w:rsidR="00D32073">
        <w:rPr>
          <w:noProof/>
        </w:rPr>
        <w:t>4</w:t>
      </w:r>
      <w:r>
        <w:fldChar w:fldCharType="end"/>
      </w:r>
      <w:r>
        <w:t xml:space="preserve">, </w:t>
      </w:r>
      <w:r w:rsidR="00E37858">
        <w:t>Smart-contract</w:t>
      </w:r>
      <w:r w:rsidR="00616EBA">
        <w:t xml:space="preserve"> will be the main component that takes the role to keep all set of META-data attributes</w:t>
      </w:r>
      <w:r w:rsidR="0020479F">
        <w:t xml:space="preserve"> containing information of existing health document in the network</w:t>
      </w:r>
      <w:r w:rsidR="00616EBA">
        <w:t xml:space="preserve"> </w:t>
      </w:r>
      <w:r w:rsidR="0020479F">
        <w:t xml:space="preserve">Each set of information </w:t>
      </w:r>
      <w:r w:rsidR="00DE5A36">
        <w:t>differentiated</w:t>
      </w:r>
      <w:r w:rsidR="00616EBA">
        <w:t xml:space="preserve"> by </w:t>
      </w:r>
      <w:r w:rsidR="00DE5A36">
        <w:t>characteristics of its original</w:t>
      </w:r>
      <w:r w:rsidR="00616EBA">
        <w:t xml:space="preserve"> document</w:t>
      </w:r>
      <w:r w:rsidR="00F5358D">
        <w:t>,</w:t>
      </w:r>
      <w:r w:rsidR="00DE5A36">
        <w:t xml:space="preserve"> </w:t>
      </w:r>
      <w:r w:rsidR="00616EBA">
        <w:t xml:space="preserve">within Blockchain ledger. When Document Registry Searcher program was triggered by </w:t>
      </w:r>
      <w:r w:rsidR="00F5358D">
        <w:t>ITI-18 transaction</w:t>
      </w:r>
      <w:r w:rsidR="00616EBA">
        <w:t xml:space="preserve">, </w:t>
      </w:r>
      <w:r w:rsidR="00F5358D">
        <w:t>it</w:t>
      </w:r>
      <w:r w:rsidR="00616EBA">
        <w:t xml:space="preserve"> </w:t>
      </w:r>
      <w:r w:rsidR="00616EBA">
        <w:lastRenderedPageBreak/>
        <w:t xml:space="preserve">will perform iteration search on all META-data attributes set existing on the chain. All matched set will return </w:t>
      </w:r>
      <w:r w:rsidR="00500F30">
        <w:t>as query result to</w:t>
      </w:r>
      <w:r w:rsidR="00616EBA">
        <w:t xml:space="preserve"> </w:t>
      </w:r>
      <w:r w:rsidR="00500F30">
        <w:t>Document Consumer</w:t>
      </w:r>
      <w:r w:rsidR="00616EBA">
        <w:t xml:space="preserve"> as</w:t>
      </w:r>
      <w:r w:rsidR="00500F30">
        <w:t xml:space="preserve"> a</w:t>
      </w:r>
      <w:r w:rsidR="00616EBA">
        <w:t xml:space="preserve"> list for </w:t>
      </w:r>
      <w:r w:rsidR="0012764E">
        <w:t>its</w:t>
      </w:r>
      <w:r w:rsidR="00616EBA">
        <w:t xml:space="preserve"> user to pick the one they needed. After the user picked the set they needed, user-side program</w:t>
      </w:r>
      <w:r w:rsidR="00020A32">
        <w:t xml:space="preserve"> within Document Consumer</w:t>
      </w:r>
      <w:r w:rsidR="00616EBA">
        <w:t xml:space="preserve"> will trigger </w:t>
      </w:r>
      <w:r w:rsidR="00E37858">
        <w:t>Smart-contract</w:t>
      </w:r>
      <w:r w:rsidR="00616EBA">
        <w:t xml:space="preserve"> to return the whole set of META-data attributes of the selected set. Eventually, user-side program will use </w:t>
      </w:r>
      <w:r w:rsidR="00314E46">
        <w:t xml:space="preserve">information provided by </w:t>
      </w:r>
      <w:r w:rsidR="00616EBA">
        <w:t xml:space="preserve">retrieved META-data attributes to access actual document in its repository in </w:t>
      </w:r>
      <w:r w:rsidR="00AE0EDC">
        <w:t>document owner</w:t>
      </w:r>
      <w:r w:rsidR="00616EBA">
        <w:t xml:space="preserve"> hospital.</w:t>
      </w:r>
    </w:p>
    <w:p w14:paraId="1E431635" w14:textId="0D4140FA" w:rsidR="00AB3F8F" w:rsidRDefault="00AB3F8F" w:rsidP="00AB3F8F">
      <w:pPr>
        <w:pStyle w:val="Heading2"/>
      </w:pPr>
      <w:r>
        <w:t>An augmentation to mitigate data-corruption incident</w:t>
      </w:r>
    </w:p>
    <w:p w14:paraId="3E352774" w14:textId="188C6853" w:rsidR="00AB3F8F" w:rsidRDefault="00AB3F8F" w:rsidP="00BE1773">
      <w:pPr>
        <w:ind w:firstLine="284"/>
        <w:jc w:val="both"/>
      </w:pPr>
      <w:r>
        <w:t>In original XDS Framework, the sole purpose of the framework is to allow health document sharing between different enterprise</w:t>
      </w:r>
      <w:r w:rsidR="00F152D7">
        <w:t>s</w:t>
      </w:r>
      <w:r>
        <w:t xml:space="preserve">. In this work we also propose utilization of Blockchain technology to further help in mitigation </w:t>
      </w:r>
      <w:r w:rsidRPr="00026536">
        <w:t xml:space="preserve">against data-corruption incident like ransomware or wipe-ware. </w:t>
      </w:r>
      <w:r w:rsidR="00D25221" w:rsidRPr="00D25221">
        <w:t>It is almost impossible that one organization can absolute</w:t>
      </w:r>
      <w:r w:rsidR="00944A39">
        <w:t>ly</w:t>
      </w:r>
      <w:r w:rsidR="00D25221" w:rsidRPr="00D25221">
        <w:t xml:space="preserve"> guarantee that they will not be affected by any cyber-incident forever so, a data backup will always be needed to ensure the availability of data to allow continuity of operation even if the organization was hit by cyber-incidents. Our implementation allows </w:t>
      </w:r>
      <w:r w:rsidR="00944A39" w:rsidRPr="00944A39">
        <w:t>an alternative investment</w:t>
      </w:r>
      <w:r w:rsidR="00D25221" w:rsidRPr="00D25221">
        <w:t xml:space="preserve"> in data backup by allowing other node members who shared the document to act as decentralized data backup driven by the need for health information sharing. That means the document source may need lesser investment on their data backup to secure availability of the data while achieving the benefit of document exchange for increasing in healthcare operation performance.</w:t>
      </w:r>
      <w:r w:rsidR="00944A39">
        <w:t xml:space="preserve"> </w:t>
      </w:r>
      <w:r w:rsidR="003F1EAE">
        <w:t xml:space="preserve">This can be done by requiring </w:t>
      </w:r>
      <w:r w:rsidR="00DE1B52">
        <w:t>those members</w:t>
      </w:r>
      <w:r w:rsidR="003F1EAE">
        <w:t xml:space="preserve"> node to use their XDS Repository to act partially as data-backup for one another in the </w:t>
      </w:r>
      <w:r w:rsidR="003200E6">
        <w:t xml:space="preserve">blockchain </w:t>
      </w:r>
      <w:r w:rsidR="003F1EAE">
        <w:t>network.</w:t>
      </w:r>
      <w:r w:rsidR="00665B0F">
        <w:t xml:space="preserve"> </w:t>
      </w:r>
      <w:r w:rsidR="00737F7C" w:rsidRPr="00737F7C">
        <w:t>After certain nodes have retrieved a copy of the health document from another node using the information provided in the XDS Registry. XDS Repository of the node with a replica of shared health document simply needs to update additional access pathway for the copy into the registry of the original document within XDS Registry</w:t>
      </w:r>
      <w:r w:rsidR="00A36CA9">
        <w:t xml:space="preserve"> (shown in </w:t>
      </w:r>
      <w:r w:rsidR="00924AA2">
        <w:fldChar w:fldCharType="begin"/>
      </w:r>
      <w:r w:rsidR="00924AA2">
        <w:instrText xml:space="preserve"> REF _Ref53534343 \h </w:instrText>
      </w:r>
      <w:r w:rsidR="00924AA2">
        <w:fldChar w:fldCharType="separate"/>
      </w:r>
      <w:r w:rsidR="00D32073" w:rsidRPr="001D3241">
        <w:t xml:space="preserve">Figure </w:t>
      </w:r>
      <w:r w:rsidR="00D32073">
        <w:rPr>
          <w:noProof/>
        </w:rPr>
        <w:t>5</w:t>
      </w:r>
      <w:r w:rsidR="00924AA2">
        <w:fldChar w:fldCharType="end"/>
      </w:r>
      <w:r w:rsidR="00A36CA9">
        <w:t>)</w:t>
      </w:r>
      <w:r w:rsidR="00292520">
        <w:t xml:space="preserve"> </w:t>
      </w:r>
      <w:r w:rsidR="0080336E" w:rsidRPr="0080336E">
        <w:t>as to provide an alternative pathway to access the document.</w:t>
      </w:r>
      <w:r w:rsidR="00292520">
        <w:t xml:space="preserve"> </w:t>
      </w:r>
      <w:r w:rsidR="008B50BF" w:rsidRPr="008B50BF">
        <w:t>By doing so, even the original repository affected by data-corruption incident and lost data of the original document, there still have alternative pathways</w:t>
      </w:r>
      <w:r w:rsidR="00614C05" w:rsidRPr="00E83C0E">
        <w:rPr>
          <w:color w:val="FF0000"/>
        </w:rPr>
        <w:t xml:space="preserve"> </w:t>
      </w:r>
      <w:r w:rsidR="00614C05" w:rsidRPr="00026536">
        <w:t>to access copy of the document available.</w:t>
      </w:r>
      <w:r w:rsidR="00C404F1" w:rsidRPr="00026536">
        <w:t xml:space="preserve"> </w:t>
      </w:r>
      <w:r w:rsidR="005F2B5C">
        <w:t>Consider healthcare</w:t>
      </w:r>
      <w:r w:rsidR="004D6DB3">
        <w:t xml:space="preserve"> operation which require</w:t>
      </w:r>
      <w:r w:rsidR="00AF4627">
        <w:t>s</w:t>
      </w:r>
      <w:r w:rsidR="004D6DB3">
        <w:t xml:space="preserve"> huge amount of health information sharing</w:t>
      </w:r>
      <w:r w:rsidR="004F6107">
        <w:t xml:space="preserve"> by nature</w:t>
      </w:r>
      <w:r w:rsidR="004D6DB3">
        <w:t>,</w:t>
      </w:r>
      <w:r w:rsidR="00C404F1">
        <w:t xml:space="preserve"> a lot of </w:t>
      </w:r>
      <w:r w:rsidR="0063385B">
        <w:t xml:space="preserve">available </w:t>
      </w:r>
      <w:r w:rsidR="00C404F1">
        <w:t xml:space="preserve">alternative pathway </w:t>
      </w:r>
      <w:r w:rsidR="00DE46EE">
        <w:t xml:space="preserve">for health document </w:t>
      </w:r>
      <w:r w:rsidR="004D6DB3">
        <w:t>can be expected</w:t>
      </w:r>
      <w:r w:rsidR="00F00BEA">
        <w:t xml:space="preserve"> in actual deployment</w:t>
      </w:r>
      <w:r w:rsidR="004D6DB3">
        <w:t>.</w:t>
      </w:r>
      <w:r w:rsidR="00C404F1">
        <w:t xml:space="preserve"> </w:t>
      </w:r>
      <w:r w:rsidR="004D6DB3">
        <w:t>T</w:t>
      </w:r>
      <w:r w:rsidR="00C404F1">
        <w:t>his concept will help member of the network</w:t>
      </w:r>
      <w:r w:rsidR="005F2B5C">
        <w:t xml:space="preserve"> in</w:t>
      </w:r>
      <w:r w:rsidR="00C404F1">
        <w:t xml:space="preserve"> better mitigat</w:t>
      </w:r>
      <w:r w:rsidR="005F2B5C">
        <w:t>ion</w:t>
      </w:r>
      <w:r w:rsidR="00C404F1">
        <w:t xml:space="preserve"> </w:t>
      </w:r>
      <w:r w:rsidR="005F2B5C">
        <w:t>against</w:t>
      </w:r>
      <w:r w:rsidR="00C404F1">
        <w:t xml:space="preserve"> raising cyber-incident that cause data-corruption.</w:t>
      </w:r>
      <w:r w:rsidR="00AC3FE1">
        <w:t xml:space="preserve"> The more they share their </w:t>
      </w:r>
      <w:r w:rsidR="00AC3FE1">
        <w:t xml:space="preserve">information with other, the more alternative copy of </w:t>
      </w:r>
      <w:r w:rsidR="00CE3D9D">
        <w:t xml:space="preserve">certain </w:t>
      </w:r>
      <w:r w:rsidR="00AC3FE1">
        <w:t>health document become available.</w:t>
      </w:r>
      <w:r w:rsidR="00D14D84">
        <w:t xml:space="preserve"> This concept further </w:t>
      </w:r>
      <w:r w:rsidR="00563F17">
        <w:t>motivates</w:t>
      </w:r>
      <w:r w:rsidR="00D14D84">
        <w:t xml:space="preserve"> the network to maintain XDS Blockchain and share their health document with one another</w:t>
      </w:r>
      <w:r w:rsidR="004C67F6">
        <w:t>, empowering healthcare industry</w:t>
      </w:r>
      <w:r w:rsidR="001C6775">
        <w:t xml:space="preserve"> and its cyber-security performance</w:t>
      </w:r>
      <w:r w:rsidR="004C67F6">
        <w:t>.</w:t>
      </w:r>
    </w:p>
    <w:p w14:paraId="16FD3920" w14:textId="6757FF91" w:rsidR="00032D1A" w:rsidRDefault="00032D1A" w:rsidP="00BE1773">
      <w:pPr>
        <w:ind w:firstLine="284"/>
        <w:jc w:val="both"/>
      </w:pPr>
    </w:p>
    <w:p w14:paraId="575C36E7" w14:textId="07B33142" w:rsidR="00575B4C" w:rsidRDefault="00032D1A" w:rsidP="001D3241">
      <w:pPr>
        <w:keepNext/>
        <w:ind w:firstLine="284"/>
        <w:jc w:val="both"/>
      </w:pPr>
      <w:r>
        <w:rPr>
          <w:noProof/>
          <w:lang w:bidi="th-TH"/>
        </w:rPr>
        <mc:AlternateContent>
          <mc:Choice Requires="wpg">
            <w:drawing>
              <wp:inline distT="0" distB="0" distL="0" distR="0" wp14:anchorId="52D40737" wp14:editId="4732F253">
                <wp:extent cx="2828925" cy="1743075"/>
                <wp:effectExtent l="0" t="0" r="9525" b="28575"/>
                <wp:docPr id="14" name="Group 14"/>
                <wp:cNvGraphicFramePr/>
                <a:graphic xmlns:a="http://schemas.openxmlformats.org/drawingml/2006/main">
                  <a:graphicData uri="http://schemas.microsoft.com/office/word/2010/wordprocessingGroup">
                    <wpg:wgp>
                      <wpg:cNvGrpSpPr/>
                      <wpg:grpSpPr>
                        <a:xfrm>
                          <a:off x="0" y="0"/>
                          <a:ext cx="2828925" cy="1743075"/>
                          <a:chOff x="0" y="0"/>
                          <a:chExt cx="2828925" cy="1743075"/>
                        </a:xfrm>
                      </wpg:grpSpPr>
                      <wpg:grpSp>
                        <wpg:cNvPr id="15" name="Group 15"/>
                        <wpg:cNvGrpSpPr/>
                        <wpg:grpSpPr>
                          <a:xfrm>
                            <a:off x="0" y="38100"/>
                            <a:ext cx="495300" cy="1695450"/>
                            <a:chOff x="0" y="0"/>
                            <a:chExt cx="495300" cy="1695450"/>
                          </a:xfrm>
                        </wpg:grpSpPr>
                        <wpg:grpSp>
                          <wpg:cNvPr id="17" name="Group 17"/>
                          <wpg:cNvGrpSpPr/>
                          <wpg:grpSpPr>
                            <a:xfrm>
                              <a:off x="0" y="0"/>
                              <a:ext cx="495300" cy="390525"/>
                              <a:chOff x="0" y="0"/>
                              <a:chExt cx="495300" cy="390525"/>
                            </a:xfrm>
                          </wpg:grpSpPr>
                          <wps:wsp>
                            <wps:cNvPr id="31" name="Oval 31"/>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A063A"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F6DDE4" w14:textId="77777777" w:rsidR="008E0799" w:rsidRPr="008E18E8" w:rsidRDefault="008E0799" w:rsidP="00032D1A">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 name="Straight Connector 33"/>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7" name="Group 37"/>
                        <wpg:cNvGrpSpPr/>
                        <wpg:grpSpPr>
                          <a:xfrm>
                            <a:off x="942975" y="0"/>
                            <a:ext cx="847725" cy="1733550"/>
                            <a:chOff x="-133350" y="0"/>
                            <a:chExt cx="847725" cy="1733550"/>
                          </a:xfrm>
                        </wpg:grpSpPr>
                        <wps:wsp>
                          <wps:cNvPr id="38" name="Rectangle 38"/>
                          <wps:cNvSpPr/>
                          <wps:spPr>
                            <a:xfrm>
                              <a:off x="-13335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B3B125" w14:textId="77777777" w:rsidR="008E0799" w:rsidRPr="008E18E8" w:rsidRDefault="008E0799"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H="1">
                              <a:off x="238125" y="409575"/>
                              <a:ext cx="1"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0" name="Group 40"/>
                        <wpg:cNvGrpSpPr/>
                        <wpg:grpSpPr>
                          <a:xfrm>
                            <a:off x="2333625" y="19050"/>
                            <a:ext cx="495300" cy="1676400"/>
                            <a:chOff x="0" y="0"/>
                            <a:chExt cx="495300" cy="1676400"/>
                          </a:xfrm>
                        </wpg:grpSpPr>
                        <wpg:grpSp>
                          <wpg:cNvPr id="41" name="Group 41"/>
                          <wpg:cNvGrpSpPr/>
                          <wpg:grpSpPr>
                            <a:xfrm>
                              <a:off x="0" y="0"/>
                              <a:ext cx="495300" cy="390525"/>
                              <a:chOff x="0" y="0"/>
                              <a:chExt cx="495300" cy="390525"/>
                            </a:xfrm>
                          </wpg:grpSpPr>
                          <wps:wsp>
                            <wps:cNvPr id="42" name="Oval 42"/>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B325D2"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4D8F48" w14:textId="77777777" w:rsidR="008E0799" w:rsidRPr="008E18E8" w:rsidRDefault="008E0799" w:rsidP="00032D1A">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4" name="Straight Connector 44"/>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Rectangle 45"/>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5C76516" w14:textId="77777777" w:rsidR="008E0799" w:rsidRPr="008E18E8" w:rsidRDefault="008E0799" w:rsidP="00032D1A">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9" name="Group 49"/>
                        <wpg:cNvGrpSpPr/>
                        <wpg:grpSpPr>
                          <a:xfrm>
                            <a:off x="1304925" y="1352550"/>
                            <a:ext cx="1276350" cy="390525"/>
                            <a:chOff x="1133475" y="495300"/>
                            <a:chExt cx="1276350" cy="390525"/>
                          </a:xfrm>
                        </wpg:grpSpPr>
                        <wps:wsp>
                          <wps:cNvPr id="50" name="Straight Arrow Connector 50"/>
                          <wps:cNvCnPr/>
                          <wps:spPr>
                            <a:xfrm>
                              <a:off x="1133475" y="542925"/>
                              <a:ext cx="1257300" cy="1"/>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1228725" y="495300"/>
                              <a:ext cx="11811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FA191C" w14:textId="2D321833" w:rsidR="008E0799" w:rsidRPr="008E18E8" w:rsidRDefault="008E0799" w:rsidP="00032D1A">
                                <w:pPr>
                                  <w:rPr>
                                    <w:color w:val="000000" w:themeColor="text1"/>
                                  </w:rPr>
                                </w:pPr>
                                <w:r>
                                  <w:rPr>
                                    <w:color w:val="000000" w:themeColor="text1"/>
                                  </w:rPr>
                                  <w:t>Update alternative access pathw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2" name="Group 52"/>
                        <wpg:cNvGrpSpPr/>
                        <wpg:grpSpPr>
                          <a:xfrm>
                            <a:off x="266700" y="523875"/>
                            <a:ext cx="2305050" cy="447675"/>
                            <a:chOff x="-9525" y="-714375"/>
                            <a:chExt cx="2305050" cy="447675"/>
                          </a:xfrm>
                        </wpg:grpSpPr>
                        <wps:wsp>
                          <wps:cNvPr id="53" name="Straight Arrow Connector 53"/>
                          <wps:cNvCnPr/>
                          <wps:spPr>
                            <a:xfrm>
                              <a:off x="-9525" y="-714375"/>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Rectangle 54"/>
                          <wps:cNvSpPr/>
                          <wps:spPr>
                            <a:xfrm>
                              <a:off x="38100" y="-676274"/>
                              <a:ext cx="2257425" cy="4095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C5A532" w14:textId="77777777" w:rsidR="008E0799" w:rsidRPr="00526367" w:rsidRDefault="008E0799" w:rsidP="00032D1A">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5" name="Group 55"/>
                        <wpg:cNvGrpSpPr/>
                        <wpg:grpSpPr>
                          <a:xfrm>
                            <a:off x="285750" y="1047750"/>
                            <a:ext cx="2305050" cy="256540"/>
                            <a:chOff x="28575" y="-609600"/>
                            <a:chExt cx="2305050" cy="256540"/>
                          </a:xfrm>
                        </wpg:grpSpPr>
                        <wps:wsp>
                          <wps:cNvPr id="56" name="Straight Arrow Connector 56"/>
                          <wps:cNvCnPr/>
                          <wps:spPr>
                            <a:xfrm>
                              <a:off x="28575" y="-60960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7" name="Rectangle 57"/>
                          <wps:cNvSpPr/>
                          <wps:spPr>
                            <a:xfrm>
                              <a:off x="533400" y="-590550"/>
                              <a:ext cx="1524000"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ED611B" w14:textId="77777777" w:rsidR="008E0799" w:rsidRPr="00526367" w:rsidRDefault="008E0799" w:rsidP="00032D1A">
                                <w:pPr>
                                  <w:rPr>
                                    <w:rFonts w:cs="Angsana New"/>
                                    <w:color w:val="000000" w:themeColor="text1"/>
                                    <w:szCs w:val="25"/>
                                    <w:lang w:bidi="th-TH"/>
                                  </w:rPr>
                                </w:pPr>
                                <w:r>
                                  <w:rPr>
                                    <w:rFonts w:cs="Angsana New"/>
                                    <w:color w:val="000000" w:themeColor="text1"/>
                                    <w:szCs w:val="25"/>
                                    <w:lang w:bidi="th-TH"/>
                                  </w:rPr>
                                  <w:t>Return Mr.Bob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52D40737" id="Group 14" o:spid="_x0000_s1059" style="width:222.75pt;height:137.25pt;mso-position-horizontal-relative:char;mso-position-vertical-relative:line" coordsize="28289,17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">
                <v:group id="Group 15" o:spid="_x0000_s1060"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7" o:spid="_x0000_s1061"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oval id="Oval 31" o:spid="_x0000_s1062"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" fillcolor="white [3212]" strokecolor="black [3213]" strokeweight="1.75pt">
                      <v:stroke joinstyle="miter"/>
                      <v:textbox>
                        <w:txbxContent>
                          <w:p w14:paraId="4D0A063A"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v:textbox>
                    </v:oval>
                    <v:rect id="Rectangle 32" o:spid="_x0000_s1063"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PkwwAAANsAAAAPAAAAZHJzL2Rvd25yZXYueG1sRI9PawIx&#10;FMTvBb9DeIK3mlWh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yP9z5MMAAADbAAAADwAA&#10;AAAAAAAAAAAAAAAHAgAAZHJzL2Rvd25yZXYueG1sUEsFBgAAAAADAAMAtwAAAPcCAAAAAA==&#10;" filled="f" stroked="f" strokeweight="1pt">
                      <v:textbox>
                        <w:txbxContent>
                          <w:p w14:paraId="00F6DDE4" w14:textId="77777777" w:rsidR="008E0799" w:rsidRPr="008E18E8" w:rsidRDefault="008E0799" w:rsidP="00032D1A">
                            <w:pPr>
                              <w:rPr>
                                <w:color w:val="000000" w:themeColor="text1"/>
                              </w:rPr>
                            </w:pPr>
                            <w:r w:rsidRPr="008E18E8">
                              <w:rPr>
                                <w:color w:val="000000" w:themeColor="text1"/>
                              </w:rPr>
                              <w:t>A</w:t>
                            </w:r>
                          </w:p>
                        </w:txbxContent>
                      </v:textbox>
                    </v:rect>
                  </v:group>
                  <v:line id="Straight Connector 33" o:spid="_x0000_s1064"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" strokecolor="black [3213]" strokeweight="1.5pt">
                    <v:stroke joinstyle="miter"/>
                  </v:line>
                </v:group>
                <v:group id="Group 37" o:spid="_x0000_s1065" style="position:absolute;left:9429;width:8478;height:17335" coordorigin="-1333" coordsize="8477,17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angle 38" o:spid="_x0000_s1066" style="position:absolute;left:-1333;width:8476;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" filled="f" strokecolor="black [3213]" strokeweight="2pt">
                    <v:textbox>
                      <w:txbxContent>
                        <w:p w14:paraId="55B3B125" w14:textId="77777777" w:rsidR="008E0799" w:rsidRPr="008E18E8" w:rsidRDefault="008E0799"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39" o:spid="_x0000_s1067" style="position:absolute;flip:x;visibility:visible;mso-wrap-style:square" from="2381,4095" to="2381,17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" strokecolor="black [3213]" strokeweight="1.5pt">
                    <v:stroke joinstyle="miter"/>
                  </v:line>
                </v:group>
                <v:group id="Group 40" o:spid="_x0000_s1068"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group id="Group 41" o:spid="_x0000_s1069"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oval id="Oval 42" o:spid="_x0000_s1070"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" fillcolor="white [3212]" strokecolor="black [3213]" strokeweight="1.75pt">
                      <v:stroke joinstyle="miter"/>
                      <v:textbox>
                        <w:txbxContent>
                          <w:p w14:paraId="32B325D2"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v:textbox>
                    </v:oval>
                    <v:rect id="Rectangle 43" o:spid="_x0000_s1071"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" filled="f" stroked="f" strokeweight="1pt">
                      <v:textbox>
                        <w:txbxContent>
                          <w:p w14:paraId="3B4D8F48" w14:textId="77777777" w:rsidR="008E0799" w:rsidRPr="008E18E8" w:rsidRDefault="008E0799" w:rsidP="00032D1A">
                            <w:pPr>
                              <w:rPr>
                                <w:color w:val="000000" w:themeColor="text1"/>
                              </w:rPr>
                            </w:pPr>
                            <w:r>
                              <w:rPr>
                                <w:color w:val="000000" w:themeColor="text1"/>
                              </w:rPr>
                              <w:t>B</w:t>
                            </w:r>
                          </w:p>
                        </w:txbxContent>
                      </v:textbox>
                    </v:rect>
                  </v:group>
                  <v:line id="Straight Connector 44" o:spid="_x0000_s1072"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" strokecolor="black [3213]" strokeweight="1.5pt">
                    <v:stroke joinstyle="miter"/>
                  </v:line>
                  <v:rect id="Rectangle 45" o:spid="_x0000_s1073"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" filled="f" stroked="f" strokeweight="1pt">
                    <v:textbox>
                      <w:txbxContent>
                        <w:p w14:paraId="75C76516" w14:textId="77777777" w:rsidR="008E0799" w:rsidRPr="008E18E8" w:rsidRDefault="008E0799" w:rsidP="00032D1A">
                          <w:pPr>
                            <w:rPr>
                              <w:color w:val="000000" w:themeColor="text1"/>
                            </w:rPr>
                          </w:pPr>
                          <w:r w:rsidRPr="008E18E8">
                            <w:rPr>
                              <w:color w:val="000000" w:themeColor="text1"/>
                            </w:rPr>
                            <w:t>Timeline</w:t>
                          </w:r>
                        </w:p>
                      </w:txbxContent>
                    </v:textbox>
                  </v:rect>
                </v:group>
                <v:group id="Group 49" o:spid="_x0000_s1074" style="position:absolute;left:13049;top:13525;width:12763;height:3905" coordorigin="11334,4953" coordsize="12763,3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Straight Arrow Connector 50" o:spid="_x0000_s1075" type="#_x0000_t32" style="position:absolute;left:11334;top:5429;width:125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" strokecolor="black [3213]" strokeweight="1.75pt">
                    <v:stroke startarrow="block" joinstyle="miter"/>
                  </v:shape>
                  <v:rect id="Rectangle 51" o:spid="_x0000_s1076" style="position:absolute;left:12287;top:4953;width:11811;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ggzwwAAANsAAAAPAAAAZHJzL2Rvd25yZXYueG1sRI9PawIx&#10;FMTvBb9DeIK3mrVg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5fIIM8MAAADbAAAADwAA&#10;AAAAAAAAAAAAAAAHAgAAZHJzL2Rvd25yZXYueG1sUEsFBgAAAAADAAMAtwAAAPcCAAAAAA==&#10;" filled="f" stroked="f" strokeweight="1pt">
                    <v:textbox>
                      <w:txbxContent>
                        <w:p w14:paraId="3DFA191C" w14:textId="2D321833" w:rsidR="008E0799" w:rsidRPr="008E18E8" w:rsidRDefault="008E0799" w:rsidP="00032D1A">
                          <w:pPr>
                            <w:rPr>
                              <w:color w:val="000000" w:themeColor="text1"/>
                            </w:rPr>
                          </w:pPr>
                          <w:r>
                            <w:rPr>
                              <w:color w:val="000000" w:themeColor="text1"/>
                            </w:rPr>
                            <w:t>Update alternative access pathway</w:t>
                          </w:r>
                        </w:p>
                      </w:txbxContent>
                    </v:textbox>
                  </v:rect>
                </v:group>
                <v:group id="Group 52" o:spid="_x0000_s1077" style="position:absolute;left:2667;top:5238;width:23050;height:4477" coordorigin="-95,-7143" coordsize="23050,4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Straight Arrow Connector 53" o:spid="_x0000_s1078" type="#_x0000_t32" style="position:absolute;left:-95;top:-7143;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" strokecolor="black [3213]" strokeweight="1.5pt">
                    <v:stroke endarrow="block" joinstyle="miter"/>
                  </v:shape>
                  <v:rect id="Rectangle 54" o:spid="_x0000_s1079" style="position:absolute;left:381;top:-6762;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" fillcolor="white [3212]" stroked="f" strokeweight="1pt">
                    <v:textbox>
                      <w:txbxContent>
                        <w:p w14:paraId="69C5A532" w14:textId="77777777" w:rsidR="008E0799" w:rsidRPr="00526367" w:rsidRDefault="008E0799" w:rsidP="00032D1A">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v:textbox>
                  </v:rect>
                </v:group>
                <v:group id="Group 55" o:spid="_x0000_s1080" style="position:absolute;left:2857;top:10477;width:23051;height:2565" coordorigin="285,-6096" coordsize="23050,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Straight Arrow Connector 56" o:spid="_x0000_s1081" type="#_x0000_t32" style="position:absolute;left:285;top:-6096;width:230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" strokecolor="black [3213]" strokeweight="1.5pt">
                    <v:stroke startarrow="block" joinstyle="miter"/>
                  </v:shape>
                  <v:rect id="Rectangle 57" o:spid="_x0000_s1082" style="position:absolute;left:5334;top:-5905;width:1524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" fillcolor="white [3212]" stroked="f" strokeweight="1pt">
                    <v:textbox>
                      <w:txbxContent>
                        <w:p w14:paraId="0AED611B" w14:textId="77777777" w:rsidR="008E0799" w:rsidRPr="00526367" w:rsidRDefault="008E0799" w:rsidP="00032D1A">
                          <w:pPr>
                            <w:rPr>
                              <w:rFonts w:cs="Angsana New"/>
                              <w:color w:val="000000" w:themeColor="text1"/>
                              <w:szCs w:val="25"/>
                              <w:lang w:bidi="th-TH"/>
                            </w:rPr>
                          </w:pPr>
                          <w:r>
                            <w:rPr>
                              <w:rFonts w:cs="Angsana New"/>
                              <w:color w:val="000000" w:themeColor="text1"/>
                              <w:szCs w:val="25"/>
                              <w:lang w:bidi="th-TH"/>
                            </w:rPr>
                            <w:t>Return Mr.Bob document</w:t>
                          </w:r>
                        </w:p>
                      </w:txbxContent>
                    </v:textbox>
                  </v:rect>
                </v:group>
                <w10:anchorlock/>
              </v:group>
            </w:pict>
          </mc:Fallback>
        </mc:AlternateContent>
      </w:r>
    </w:p>
    <w:p w14:paraId="2E039A49" w14:textId="0B5C2E4D" w:rsidR="00514B60" w:rsidRPr="00514B60" w:rsidRDefault="001D3241" w:rsidP="00514B60">
      <w:pPr>
        <w:pStyle w:val="Caption"/>
        <w:rPr>
          <w:color w:val="auto"/>
        </w:rPr>
      </w:pPr>
      <w:bookmarkStart w:id="27" w:name="_Ref53534343"/>
      <w:r w:rsidRPr="001D3241">
        <w:rPr>
          <w:color w:val="auto"/>
        </w:rPr>
        <w:t xml:space="preserve">Figure </w:t>
      </w:r>
      <w:r w:rsidRPr="001D3241">
        <w:rPr>
          <w:color w:val="auto"/>
        </w:rPr>
        <w:fldChar w:fldCharType="begin"/>
      </w:r>
      <w:r w:rsidRPr="001D3241">
        <w:rPr>
          <w:color w:val="auto"/>
        </w:rPr>
        <w:instrText xml:space="preserve"> SEQ Figure \* ARABIC </w:instrText>
      </w:r>
      <w:r w:rsidRPr="001D3241">
        <w:rPr>
          <w:color w:val="auto"/>
        </w:rPr>
        <w:fldChar w:fldCharType="separate"/>
      </w:r>
      <w:r w:rsidR="00D32073">
        <w:rPr>
          <w:noProof/>
          <w:color w:val="auto"/>
        </w:rPr>
        <w:t>5</w:t>
      </w:r>
      <w:r w:rsidRPr="001D3241">
        <w:rPr>
          <w:color w:val="auto"/>
        </w:rPr>
        <w:fldChar w:fldCharType="end"/>
      </w:r>
      <w:bookmarkEnd w:id="27"/>
      <w:r w:rsidRPr="001D3241">
        <w:rPr>
          <w:color w:val="auto"/>
        </w:rPr>
        <w:t xml:space="preserve"> Augmentation from original framework</w:t>
      </w:r>
    </w:p>
    <w:p w14:paraId="0298F4BB" w14:textId="3F0D8BBB" w:rsidR="009303D9" w:rsidRDefault="0016198E" w:rsidP="006B6B66">
      <w:pPr>
        <w:pStyle w:val="Heading1"/>
      </w:pPr>
      <w:r>
        <w:t>IMPLEMENTATION</w:t>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Pr="000E219F" w:rsidRDefault="00D57DC6" w:rsidP="00ED0149">
      <w:pPr>
        <w:pStyle w:val="Heading2"/>
      </w:pPr>
      <w:r w:rsidRPr="000E219F">
        <w:t>XDS.b Profile review, requirement gathering, and transaction analysis</w:t>
      </w:r>
    </w:p>
    <w:p w14:paraId="146AC9A1" w14:textId="6E9C2E2C" w:rsidR="00971371" w:rsidRPr="008A1D9D" w:rsidRDefault="006F45F6" w:rsidP="00136090">
      <w:pPr>
        <w:pStyle w:val="BodyText"/>
        <w:rPr>
          <w:bCs/>
        </w:rPr>
      </w:pPr>
      <w:r>
        <w:rPr>
          <w:noProof/>
        </w:rPr>
        <mc:AlternateContent>
          <mc:Choice Requires="wpg">
            <w:drawing>
              <wp:anchor distT="0" distB="0" distL="114300" distR="114300" simplePos="0" relativeHeight="251658240" behindDoc="0" locked="0" layoutInCell="1" allowOverlap="1" wp14:anchorId="5A0F0521" wp14:editId="564B6123">
                <wp:simplePos x="0" y="0"/>
                <wp:positionH relativeFrom="column">
                  <wp:posOffset>-2230120</wp:posOffset>
                </wp:positionH>
                <wp:positionV relativeFrom="paragraph">
                  <wp:posOffset>4319905</wp:posOffset>
                </wp:positionV>
                <wp:extent cx="4219575" cy="2228850"/>
                <wp:effectExtent l="0" t="0" r="9525" b="0"/>
                <wp:wrapTopAndBottom/>
                <wp:docPr id="60" name="Group 60"/>
                <wp:cNvGraphicFramePr/>
                <a:graphic xmlns:a="http://schemas.openxmlformats.org/drawingml/2006/main">
                  <a:graphicData uri="http://schemas.microsoft.com/office/word/2010/wordprocessingGroup">
                    <wpg:wgp>
                      <wpg:cNvGrpSpPr/>
                      <wpg:grpSpPr>
                        <a:xfrm>
                          <a:off x="0" y="0"/>
                          <a:ext cx="4219575" cy="2228850"/>
                          <a:chOff x="0" y="44814"/>
                          <a:chExt cx="4638675" cy="2423431"/>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1BD29BD4" w:rsidR="008E0799" w:rsidRPr="008E5301" w:rsidRDefault="008E0799" w:rsidP="008E5301">
                              <w:pPr>
                                <w:pStyle w:val="Caption"/>
                                <w:rPr>
                                  <w:color w:val="auto"/>
                                  <w:sz w:val="20"/>
                                  <w:szCs w:val="20"/>
                                </w:rPr>
                              </w:pPr>
                              <w:bookmarkStart w:id="28"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Pr>
                                  <w:noProof/>
                                  <w:color w:val="auto"/>
                                </w:rPr>
                                <w:t>4</w:t>
                              </w:r>
                              <w:r w:rsidRPr="008E5301">
                                <w:rPr>
                                  <w:color w:val="auto"/>
                                </w:rPr>
                                <w:fldChar w:fldCharType="end"/>
                              </w:r>
                              <w:bookmarkEnd w:id="28"/>
                              <w:r w:rsidRPr="008E5301">
                                <w:rPr>
                                  <w:color w:val="auto"/>
                                </w:rPr>
                                <w:t xml:space="preserve"> Overview of the design to integrating Blockchain with XDS.b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9"/>
                          <a:srcRect/>
                          <a:stretch/>
                        </pic:blipFill>
                        <pic:spPr>
                          <a:xfrm>
                            <a:off x="0" y="44814"/>
                            <a:ext cx="4638675" cy="20649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83" style="position:absolute;left:0;text-align:left;margin-left:-175.6pt;margin-top:340.15pt;width:332.25pt;height:175.5pt;z-index:251658240;mso-position-horizontal-relative:text;mso-position-vertical-relative:text;mso-width-relative:margin;mso-height-relative:margin" coordorigin=",448" coordsize="46386,24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">
                <v:shape id="Text Box 59" o:spid="_x0000_s1084"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1BD29BD4" w:rsidR="008E0799" w:rsidRPr="008E5301" w:rsidRDefault="008E0799" w:rsidP="008E5301">
                        <w:pPr>
                          <w:pStyle w:val="Caption"/>
                          <w:rPr>
                            <w:color w:val="auto"/>
                            <w:sz w:val="20"/>
                            <w:szCs w:val="20"/>
                          </w:rPr>
                        </w:pPr>
                        <w:bookmarkStart w:id="29"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Pr>
                            <w:noProof/>
                            <w:color w:val="auto"/>
                          </w:rPr>
                          <w:t>4</w:t>
                        </w:r>
                        <w:r w:rsidRPr="008E5301">
                          <w:rPr>
                            <w:color w:val="auto"/>
                          </w:rPr>
                          <w:fldChar w:fldCharType="end"/>
                        </w:r>
                        <w:bookmarkEnd w:id="29"/>
                        <w:r w:rsidRPr="008E5301">
                          <w:rPr>
                            <w:color w:val="auto"/>
                          </w:rPr>
                          <w:t xml:space="preserve"> Overview of the design to integrating Blockchain with XDS.b Framework</w:t>
                        </w:r>
                      </w:p>
                    </w:txbxContent>
                  </v:textbox>
                </v:shape>
                <v:shape id="Picture 58" o:spid="_x0000_s1085" type="#_x0000_t75" style="position:absolute;top:448;width:46386;height:20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">
                  <v:imagedata r:id="rId20" o:title=""/>
                </v:shape>
                <w10:wrap type="topAndBottom"/>
              </v:group>
            </w:pict>
          </mc:Fallback>
        </mc:AlternateContent>
      </w:r>
      <w:r w:rsidR="005061B7" w:rsidRPr="005061B7">
        <w:rPr>
          <w:bCs/>
        </w:rPr>
        <w:t> For an adaptation of IHE XDS in this work, we assumed that XDS Domain focuses only on exchanging stable health documents and XDS affinity domain members are using a shared patient identifier. This means if following</w:t>
      </w:r>
      <w:r w:rsidR="00BB425B" w:rsidRPr="008A1D9D">
        <w:rPr>
          <w:bCs/>
          <w:lang w:val="en-US"/>
        </w:rPr>
        <w:t xml:space="preserve"> </w:t>
      </w:r>
      <w:r w:rsidR="00BB425B" w:rsidRPr="008A1D9D">
        <w:rPr>
          <w:bCs/>
          <w:lang w:val="en-US"/>
        </w:rPr>
        <w:fldChar w:fldCharType="begin"/>
      </w:r>
      <w:r w:rsidR="00BB425B" w:rsidRPr="008A1D9D">
        <w:rPr>
          <w:bCs/>
          <w:lang w:val="en-US"/>
        </w:rPr>
        <w:instrText xml:space="preserve"> REF _Ref50953823 \h </w:instrText>
      </w:r>
      <w:r w:rsidR="00BB425B" w:rsidRPr="008A1D9D">
        <w:rPr>
          <w:bCs/>
          <w:lang w:val="en-US"/>
        </w:rPr>
      </w:r>
      <w:r w:rsidR="00BB425B" w:rsidRPr="008A1D9D">
        <w:rPr>
          <w:bCs/>
          <w:lang w:val="en-US"/>
        </w:rPr>
        <w:fldChar w:fldCharType="separate"/>
      </w:r>
      <w:r w:rsidR="00BB425B" w:rsidRPr="000E219F">
        <w:t xml:space="preserve">Figure </w:t>
      </w:r>
      <w:r w:rsidR="00BB425B" w:rsidRPr="000E219F">
        <w:rPr>
          <w:noProof/>
        </w:rPr>
        <w:t>1</w:t>
      </w:r>
      <w:r w:rsidR="00BB425B" w:rsidRPr="008A1D9D">
        <w:rPr>
          <w:bCs/>
          <w:lang w:val="en-US"/>
        </w:rPr>
        <w:fldChar w:fldCharType="end"/>
      </w:r>
      <w:r w:rsidR="00BB425B" w:rsidRPr="008A1D9D">
        <w:rPr>
          <w:bCs/>
          <w:lang w:val="en-US"/>
        </w:rPr>
        <w:t xml:space="preserve">, </w:t>
      </w:r>
      <w:r w:rsidR="005061B7" w:rsidRPr="005061B7">
        <w:rPr>
          <w:bCs/>
        </w:rPr>
        <w:t xml:space="preserve">On-Demand Document Repository Actor and Patient Identity Feed Actor can be excluded from our implementation which reduces the complexity of concept demonstration. At the same time, XDS Document Sources Actor will also be excluded from our scope of interest as it is not directly interacting with our implementation of the Blockchain concept. In this work, we required to substitute the relational database of the XDS Document Registry Actor with the Blockchain ledger. This Blockchain implementation needs to have most of the capabilities that a common relational database could do included adding, query, retrieve, and update. However, insert and delete operation may not be able to achieve due to the limitation of Blockchain which makes it impossible to remove data from its ledger or replace its sequence and the main purpose of implementing IHE XDS with Blockchain is to make it immutable. The Blockchain needs to be able to operate seamlessly with XDS Document Registry Actor. XDS Document Registry Actors in this implementation must have interoperability with XDS Document Repository Actors and XDS Document Consumer </w:t>
      </w:r>
      <w:r w:rsidR="005061B7" w:rsidRPr="005061B7">
        <w:rPr>
          <w:bCs/>
        </w:rPr>
        <w:lastRenderedPageBreak/>
        <w:t>Actors while having these actors modified from specification in IHE ITI Framework at least possible. This should allow a simpler adoption process for those organizations with IHE XDS already implemented.</w:t>
      </w:r>
      <w:r w:rsidR="006E5D50" w:rsidRPr="008A1D9D">
        <w:rPr>
          <w:bCs/>
          <w:lang w:val="en-US"/>
        </w:rPr>
        <w:t xml:space="preserve"> </w:t>
      </w:r>
    </w:p>
    <w:p w14:paraId="435DD632" w14:textId="037E5CA5" w:rsidR="00971371" w:rsidRPr="00FE40BA" w:rsidRDefault="00971371" w:rsidP="008A1D9D">
      <w:pPr>
        <w:pStyle w:val="Heading2"/>
      </w:pPr>
      <w:r w:rsidRPr="008A1D9D">
        <w:t>Acquiring IHE ITI transaction samples</w:t>
      </w:r>
    </w:p>
    <w:p w14:paraId="07390AEF" w14:textId="66EB5EAE" w:rsidR="006F6D3D" w:rsidRPr="000E219F" w:rsidRDefault="00947108" w:rsidP="00136090">
      <w:pPr>
        <w:pStyle w:val="BodyText"/>
        <w:rPr>
          <w:bCs/>
        </w:rPr>
      </w:pPr>
      <w:r w:rsidRPr="00947108">
        <w:rPr>
          <w:bCs/>
        </w:rPr>
        <w:t xml:space="preserve">As to test if this implementation can operate with XDS Actors in a common XDS system, we use transaction samples provided by the IHE ITI framework with modified attributes value to evaluate the system.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w:t>
      </w:r>
      <w:commentRangeStart w:id="30"/>
      <w:r w:rsidRPr="00947108">
        <w:rPr>
          <w:bCs/>
        </w:rPr>
        <w:t xml:space="preserve">example </w:t>
      </w:r>
      <w:commentRangeEnd w:id="30"/>
      <w:r w:rsidR="00037BE7">
        <w:rPr>
          <w:rStyle w:val="CommentReference"/>
          <w:spacing w:val="0"/>
          <w:lang w:val="en-US" w:eastAsia="en-US"/>
        </w:rPr>
        <w:commentReference w:id="30"/>
      </w:r>
      <w:r w:rsidRPr="00947108">
        <w:rPr>
          <w:bCs/>
        </w:rPr>
        <w:t>and requirement provided in the framework. </w:t>
      </w:r>
      <w:r w:rsidR="00ED25F1" w:rsidRPr="008A1D9D">
        <w:rPr>
          <w:bCs/>
          <w:lang w:val="en-US"/>
        </w:rPr>
        <w:t xml:space="preserve"> </w:t>
      </w:r>
    </w:p>
    <w:p w14:paraId="56FF3EAA" w14:textId="2A0119A8" w:rsidR="006A3198" w:rsidRPr="008A1D9D" w:rsidRDefault="006A3198" w:rsidP="00ED0149">
      <w:pPr>
        <w:pStyle w:val="Heading2"/>
      </w:pPr>
      <w:r w:rsidRPr="008A1D9D">
        <w:t>XDS Document META-data attributes analysis</w:t>
      </w:r>
    </w:p>
    <w:p w14:paraId="0741FB6E" w14:textId="6CEC34EA" w:rsidR="00F07FE0" w:rsidRPr="008A1D9D" w:rsidRDefault="00624E35" w:rsidP="008A1D9D">
      <w:pPr>
        <w:ind w:firstLine="270"/>
        <w:jc w:val="both"/>
      </w:pPr>
      <w:r w:rsidRPr="00624E35">
        <w:t xml:space="preserve">META-data attributes are those attributes value and elements used to describe its original health document which allows interoperability between each actor in IHE ITI Framework. The attributes mainly compose of attributes that describe originating of the document, information related to event represented by the document, document identifier, information of patient participating the event, information of healthcare personal and facility performing the event, document location, communication protocol in healthcare domain for document interpretation, and document technical information. Having META-data attributes allow XDS Actor to discover and exchange health document from other actor within its affinity domain. In our adaptation of XDS, XDS Document Registry Blockchain must be able to response to query from XDS Document Consumer Actor with specified META-data attributes value as </w:t>
      </w:r>
      <w:ins w:id="31" w:author="Pat Mongkolwat" w:date="2021-04-15T21:12:00Z">
        <w:r w:rsidR="00C73CA6" w:rsidRPr="00624E35">
          <w:t>keyword</w:t>
        </w:r>
        <w:r w:rsidR="00C73CA6" w:rsidRPr="00624E35">
          <w:t xml:space="preserve"> </w:t>
        </w:r>
      </w:ins>
      <w:r w:rsidRPr="00624E35">
        <w:t>search</w:t>
      </w:r>
      <w:del w:id="32" w:author="Pat Mongkolwat" w:date="2021-04-15T21:12:00Z">
        <w:r w:rsidRPr="00624E35" w:rsidDel="00C73CA6">
          <w:delText xml:space="preserve"> keyword</w:delText>
        </w:r>
      </w:del>
      <w:r w:rsidRPr="00624E35">
        <w:t>. </w:t>
      </w:r>
    </w:p>
    <w:p w14:paraId="35099A5C" w14:textId="5AE5FEC2" w:rsidR="00CF0D25" w:rsidRPr="000E219F" w:rsidRDefault="00CF6161" w:rsidP="00ED0149">
      <w:pPr>
        <w:pStyle w:val="Heading2"/>
      </w:pPr>
      <w:r w:rsidRPr="008A1D9D">
        <w:t>XDS Document Registry Blockhain process flow</w:t>
      </w:r>
    </w:p>
    <w:p w14:paraId="4A86D264" w14:textId="33E38A58" w:rsidR="002916E2" w:rsidRPr="00FE40BA" w:rsidRDefault="009D31B6" w:rsidP="008A1D9D">
      <w:pPr>
        <w:ind w:firstLine="284"/>
        <w:jc w:val="both"/>
      </w:pPr>
      <w:r w:rsidRPr="009D31B6">
        <w:t xml:space="preserve">The flow is separated into two parts including document registering and document query. 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w:t>
      </w:r>
      <w:del w:id="33" w:author="Pat Mongkolwat" w:date="2021-04-15T21:13:00Z">
        <w:r w:rsidRPr="009D31B6" w:rsidDel="002938C0">
          <w:delText>Then</w:delText>
        </w:r>
      </w:del>
      <w:ins w:id="34" w:author="Pat Mongkolwat" w:date="2021-04-15T21:13:00Z">
        <w:r w:rsidR="002938C0">
          <w:t>Next</w:t>
        </w:r>
      </w:ins>
      <w:r w:rsidRPr="009D31B6">
        <w:t>, the actor proceeds to pass the retrieved object into Blockchain smart-contract and publish it into a Blockchain ledger. 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w:t>
      </w:r>
      <w:del w:id="35" w:author="Pat Mongkolwat" w:date="2021-04-15T21:16:00Z">
        <w:r w:rsidRPr="009D31B6" w:rsidDel="00A509B0">
          <w:delText xml:space="preserve"> responding</w:delText>
        </w:r>
      </w:del>
      <w:r w:rsidRPr="009D31B6">
        <w:t xml:space="preserve">. Upon receiving the query response, XDS Document Consumer </w:t>
      </w:r>
      <w:r w:rsidRPr="009D31B6">
        <w:t>then interprets the transaction and displays the result to the user in a human-understandable format. </w:t>
      </w:r>
    </w:p>
    <w:p w14:paraId="3265294C" w14:textId="59F6480E" w:rsidR="009303D9" w:rsidRPr="008A1D9D" w:rsidRDefault="0045794A" w:rsidP="00ED0149">
      <w:pPr>
        <w:pStyle w:val="Heading2"/>
      </w:pPr>
      <w:r w:rsidRPr="00A57DDC">
        <w:t>Define Blockchain</w:t>
      </w:r>
      <w:r w:rsidR="009D15D3" w:rsidRPr="008A1D9D">
        <w:t xml:space="preserve"> </w:t>
      </w:r>
      <w:r w:rsidRPr="00A57DDC">
        <w:t>environment</w:t>
      </w:r>
      <w:r w:rsidR="00EB07AC">
        <w:t xml:space="preserve"> requirement</w:t>
      </w:r>
    </w:p>
    <w:p w14:paraId="1018A3D8" w14:textId="3837A562" w:rsidR="00872998" w:rsidRPr="008A1D9D" w:rsidRDefault="00872998" w:rsidP="008A1D9D">
      <w:pPr>
        <w:ind w:firstLine="270"/>
        <w:jc w:val="thaiDistribute"/>
        <w:rPr>
          <w:rFonts w:cs="Angsana New"/>
          <w:szCs w:val="25"/>
          <w:lang w:bidi="th-TH"/>
        </w:rPr>
      </w:pPr>
      <w:r>
        <w:rPr>
          <w:rFonts w:cs="Angsana New"/>
          <w:szCs w:val="25"/>
          <w:lang w:bidi="th-TH"/>
        </w:rPr>
        <w:t>According to our use case scenario, each Blockchain node will be maint</w:t>
      </w:r>
      <w:r w:rsidR="008E2A5C">
        <w:rPr>
          <w:rFonts w:cs="Angsana New"/>
          <w:szCs w:val="25"/>
          <w:lang w:bidi="th-TH"/>
        </w:rPr>
        <w:t>ain</w:t>
      </w:r>
      <w:r>
        <w:rPr>
          <w:rFonts w:cs="Angsana New"/>
          <w:szCs w:val="25"/>
          <w:lang w:bidi="th-TH"/>
        </w:rPr>
        <w:t xml:space="preserve"> by hospital or healthcare institution.</w:t>
      </w:r>
      <w:r w:rsidR="00F42A47">
        <w:rPr>
          <w:rFonts w:cs="Angsana New"/>
          <w:szCs w:val="25"/>
          <w:lang w:bidi="th-TH"/>
        </w:rPr>
        <w:t xml:space="preserve"> Each </w:t>
      </w:r>
      <w:r w:rsidR="008E2A5C">
        <w:rPr>
          <w:rFonts w:cs="Angsana New"/>
          <w:szCs w:val="25"/>
          <w:lang w:bidi="th-TH"/>
        </w:rPr>
        <w:t>maintainer</w:t>
      </w:r>
      <w:r w:rsidR="00F42A47">
        <w:rPr>
          <w:rFonts w:cs="Angsana New"/>
          <w:szCs w:val="25"/>
          <w:lang w:bidi="th-TH"/>
        </w:rPr>
        <w:t xml:space="preserve"> may have more than one Blockchain node active</w:t>
      </w:r>
      <w:r w:rsidR="008E2A5C">
        <w:rPr>
          <w:rFonts w:cs="Angsana New"/>
          <w:szCs w:val="25"/>
          <w:lang w:bidi="th-TH"/>
        </w:rPr>
        <w:t xml:space="preserve"> depend on their usage of XDS Document Registry Actor</w:t>
      </w:r>
      <w:r w:rsidR="00443909">
        <w:rPr>
          <w:rFonts w:cs="Angsana New"/>
          <w:szCs w:val="25"/>
          <w:lang w:bidi="th-TH"/>
        </w:rPr>
        <w:t xml:space="preserve"> on actual situation</w:t>
      </w:r>
      <w:r w:rsidR="008E2A5C">
        <w:rPr>
          <w:rFonts w:cs="Angsana New"/>
          <w:szCs w:val="25"/>
          <w:lang w:bidi="th-TH"/>
        </w:rPr>
        <w:t xml:space="preserve">. </w:t>
      </w:r>
      <w:r w:rsidR="00FB5E89">
        <w:rPr>
          <w:rFonts w:cs="Angsana New"/>
          <w:szCs w:val="25"/>
          <w:lang w:bidi="th-TH"/>
        </w:rPr>
        <w:t>For</w:t>
      </w:r>
      <w:r w:rsidR="008E2A5C">
        <w:rPr>
          <w:rFonts w:cs="Angsana New"/>
          <w:szCs w:val="25"/>
          <w:lang w:bidi="th-TH"/>
        </w:rPr>
        <w:t xml:space="preserve"> this implementation, we declare that each Blockchain node represent one of hospital or healthcare institution participate as XDS Affinity Domain members</w:t>
      </w:r>
      <w:r w:rsidR="00112B36">
        <w:rPr>
          <w:rFonts w:cs="Angsana New"/>
          <w:szCs w:val="25"/>
          <w:lang w:bidi="th-TH"/>
        </w:rPr>
        <w:t xml:space="preserve"> due to limited computational resource</w:t>
      </w:r>
      <w:r w:rsidR="00F20625">
        <w:rPr>
          <w:rFonts w:cs="Angsana New"/>
          <w:szCs w:val="25"/>
          <w:lang w:bidi="th-TH"/>
        </w:rPr>
        <w:t xml:space="preserve"> for demonstration</w:t>
      </w:r>
      <w:r w:rsidR="008E2A5C">
        <w:rPr>
          <w:rFonts w:cs="Angsana New"/>
          <w:szCs w:val="25"/>
          <w:lang w:bidi="th-TH"/>
        </w:rPr>
        <w:t>.</w:t>
      </w:r>
      <w:r w:rsidR="0078134D">
        <w:rPr>
          <w:rFonts w:cs="Angsana New"/>
          <w:szCs w:val="25"/>
          <w:lang w:bidi="th-TH"/>
        </w:rPr>
        <w:t xml:space="preserve"> </w:t>
      </w:r>
      <w:r w:rsidR="009D15D3">
        <w:rPr>
          <w:rFonts w:cs="Angsana New"/>
          <w:szCs w:val="25"/>
          <w:lang w:bidi="th-TH"/>
        </w:rPr>
        <w:t>Following the design in chapter IV</w:t>
      </w:r>
      <w:r w:rsidR="0078134D">
        <w:rPr>
          <w:rFonts w:cs="Angsana New"/>
          <w:szCs w:val="25"/>
          <w:lang w:bidi="th-TH"/>
        </w:rPr>
        <w:t>, it is better to use consensus which require small number of node and require as low as possible resource to maintain.</w:t>
      </w:r>
    </w:p>
    <w:p w14:paraId="2D8C04EC" w14:textId="2411C15A" w:rsidR="006E61AB" w:rsidRPr="000E219F" w:rsidRDefault="006E61AB">
      <w:pPr>
        <w:pStyle w:val="Heading2"/>
      </w:pPr>
      <w:bookmarkStart w:id="36" w:name="_Ref66075460"/>
      <w:r w:rsidRPr="000E219F">
        <w:t>Blockchain setup</w:t>
      </w:r>
      <w:bookmarkEnd w:id="36"/>
    </w:p>
    <w:p w14:paraId="0976AB4B" w14:textId="66C331E0" w:rsidR="009303D9" w:rsidRPr="008550B6" w:rsidRDefault="00136090" w:rsidP="00E7596C">
      <w:pPr>
        <w:pStyle w:val="BodyText"/>
      </w:pPr>
      <w:r w:rsidRPr="000E219F">
        <w:rPr>
          <w:lang w:val="en-US"/>
        </w:rPr>
        <w:t xml:space="preserve">To </w:t>
      </w:r>
      <w:r w:rsidR="00D31215" w:rsidRPr="00D31215">
        <w:t>directly command the behavior of each Ethereum Blockchain node, we require the "Geth" client which allows the user to issue commands to the node like start-stop mining and start sync Blockchain data with other nodes. For programming smart-contract, Ethereum providing a web-based IDE for Solidity language that can compile and deploy smart-contract to local Ethereum node called “Remix”</w:t>
      </w:r>
      <w:r w:rsidR="00A11ED4">
        <w:rPr>
          <w:lang w:val="en-US"/>
        </w:rPr>
        <w:t xml:space="preserve"> </w:t>
      </w:r>
      <w:r w:rsidR="00026536">
        <w:rPr>
          <w:lang w:val="en-US"/>
        </w:rPr>
        <w:fldChar w:fldCharType="begin" w:fldLock="1"/>
      </w:r>
      <w:r w:rsidR="00071322">
        <w:rPr>
          <w:lang w:val="en-US"/>
        </w:rPr>
        <w:instrText>ADDIN CSL_CITATION {"citationItems":[{"id":"ITEM-1","itemData":{"URL":"https://remix.ethereum.org/","accessed":{"date-parts":[["2021","3","8"]]},"id":"ITEM-1","issued":{"date-parts":[["0"]]},"title":"Remix - Ethereum IDE","type":"webpage"},"uris":["http://www.mendeley.com/documents/?uuid=51675bae-dbfc-3d2d-8331-b02166e526aa"]}],"mendeley":{"formattedCitation":"[38]","plainTextFormattedCitation":"[38]","previouslyFormattedCitation":"[38]"},"properties":{"noteIndex":0},"schema":"https://github.com/citation-style-language/schema/raw/master/csl-citation.json"}</w:instrText>
      </w:r>
      <w:r w:rsidR="00026536">
        <w:rPr>
          <w:lang w:val="en-US"/>
        </w:rPr>
        <w:fldChar w:fldCharType="separate"/>
      </w:r>
      <w:r w:rsidR="00026536" w:rsidRPr="00026536">
        <w:rPr>
          <w:noProof/>
          <w:lang w:val="en-US"/>
        </w:rPr>
        <w:t>[38]</w:t>
      </w:r>
      <w:r w:rsidR="00026536">
        <w:rPr>
          <w:lang w:val="en-US"/>
        </w:rPr>
        <w:fldChar w:fldCharType="end"/>
      </w:r>
      <w:r w:rsidRPr="000E219F">
        <w:rPr>
          <w:lang w:val="en-US"/>
        </w:rPr>
        <w:t xml:space="preserve">. </w:t>
      </w:r>
      <w:r w:rsidR="00307ED5" w:rsidRPr="00307ED5">
        <w:t>To interface our program to Ethereum smart contract, we can use Ethereum API tools which is Web3</w:t>
      </w:r>
      <w:r w:rsidRPr="000E219F">
        <w:rPr>
          <w:lang w:val="en-US"/>
        </w:rPr>
        <w:t xml:space="preserve"> </w:t>
      </w:r>
      <w:r w:rsidR="00071322">
        <w:rPr>
          <w:lang w:val="en-US"/>
        </w:rPr>
        <w:fldChar w:fldCharType="begin" w:fldLock="1"/>
      </w:r>
      <w:r w:rsidR="00071322">
        <w:rPr>
          <w:lang w:val="en-U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39]","plainTextFormattedCitation":"[39]"},"properties":{"noteIndex":0},"schema":"https://github.com/citation-style-language/schema/raw/master/csl-citation.json"}</w:instrText>
      </w:r>
      <w:r w:rsidR="00071322">
        <w:rPr>
          <w:lang w:val="en-US"/>
        </w:rPr>
        <w:fldChar w:fldCharType="separate"/>
      </w:r>
      <w:r w:rsidR="00071322" w:rsidRPr="00071322">
        <w:rPr>
          <w:noProof/>
          <w:lang w:val="en-US"/>
        </w:rPr>
        <w:t>[39]</w:t>
      </w:r>
      <w:r w:rsidR="00071322">
        <w:rPr>
          <w:lang w:val="en-US"/>
        </w:rPr>
        <w:fldChar w:fldCharType="end"/>
      </w:r>
      <w:r w:rsidRPr="000E219F">
        <w:rPr>
          <w:lang w:val="en-US"/>
        </w:rPr>
        <w:t xml:space="preserve"> </w:t>
      </w:r>
      <w:r w:rsidR="00D250D5" w:rsidRPr="00D250D5">
        <w:t>as a middle. Web3 allows smart contract control through preferred programming language and transitions logic and variables from the language to Solidity. Then, the Blockchain platform is ready for smart contract design and implementation of the XDS.b profile.</w:t>
      </w:r>
    </w:p>
    <w:p w14:paraId="1B0BFA92" w14:textId="1B1C63D4" w:rsidR="00932FAD" w:rsidRPr="000E219F" w:rsidRDefault="004670D2" w:rsidP="00E7596C">
      <w:pPr>
        <w:pStyle w:val="Heading2"/>
      </w:pPr>
      <w:r w:rsidRPr="000E219F">
        <w:t>Choosing consensus and Blockchain components</w:t>
      </w:r>
    </w:p>
    <w:p w14:paraId="2B2E83A6" w14:textId="377A221E" w:rsidR="003C4183" w:rsidRDefault="003C4183">
      <w:pPr>
        <w:ind w:firstLine="284"/>
        <w:jc w:val="both"/>
      </w:pPr>
      <w:r w:rsidRPr="00FE40BA">
        <w:t>Consider scenario and Blockchain environment, so we choose to use Practical-Byzantine False Tolerance</w:t>
      </w:r>
      <w:r w:rsidRPr="0055495B">
        <w:t xml:space="preserve"> (PBFT)</w:t>
      </w:r>
      <w:r w:rsidRPr="00F9283C">
        <w:t xml:space="preserve"> as consensus for Blockchain.</w:t>
      </w:r>
      <w:r w:rsidRPr="003D24B2">
        <w:t xml:space="preserve"> PBFT suit best with permissioned Blockchain with known members. The consensus can maintain Blockchain with small number of validator node.</w:t>
      </w:r>
      <w:r w:rsidRPr="003F4C1D">
        <w:t xml:space="preserve"> Fortunately, there is Ethereum forked named “Quorum” which allow usage </w:t>
      </w:r>
      <w:r w:rsidRPr="008550B6">
        <w:t>of consensus other than Proof of Work and Proof of Stake. In Quorum, PBFT was modified to suitable with Ethereum and being called “Istanbul-Byzantine False Tolerance (IBFT)”</w:t>
      </w:r>
      <w:r w:rsidR="00502628" w:rsidRPr="008550B6">
        <w:t>. Quorum provided “7 nodes example” which act as simulator for actual Quorum network with 7 active validator nodes that can be used for demonstration of proposed concept.</w:t>
      </w:r>
    </w:p>
    <w:p w14:paraId="19BEA2C5" w14:textId="77777777" w:rsidR="001D00CA" w:rsidRPr="00A01EB6" w:rsidRDefault="001D00CA" w:rsidP="001D00CA">
      <w:pPr>
        <w:pStyle w:val="Heading2"/>
      </w:pPr>
      <w:r w:rsidRPr="00A01EB6">
        <w:t>Utilize Quorum</w:t>
      </w:r>
    </w:p>
    <w:p w14:paraId="637BA6E6" w14:textId="6205D66F" w:rsidR="001D00CA" w:rsidRPr="008550B6" w:rsidRDefault="00EC47C9" w:rsidP="00026536">
      <w:pPr>
        <w:pStyle w:val="BodyText"/>
        <w:rPr>
          <w:rFonts w:cs="Angsana New"/>
          <w:szCs w:val="25"/>
          <w:lang w:bidi="th-TH"/>
        </w:rPr>
      </w:pPr>
      <w:r w:rsidRPr="00EC47C9">
        <w:rPr>
          <w:rFonts w:cs="Angsana New"/>
          <w:szCs w:val="25"/>
          <w:lang w:bidi="th-TH"/>
        </w:rPr>
        <w:t>Quorum is a Blockchain platform forked from Ethereum with the goal to expand the usability of Ethereum Blockchain for a wider variety of environments regard consensus and its member nodes. Following our design, Quorum can help reduce complexity in utilizing Ethereum smart-contract under PBFT consensus for the work. Quorum also provides virtual "7-Nodes" environment which comprises seven virtual Blockchain nodes for concept demonstration</w:t>
      </w:r>
      <w:r w:rsidR="001D00CA" w:rsidRPr="00A01EB6">
        <w:rPr>
          <w:rFonts w:cs="Angsana New"/>
          <w:szCs w:val="25"/>
          <w:lang w:val="en-US" w:bidi="th-TH"/>
        </w:rPr>
        <w:t xml:space="preserve">. </w:t>
      </w:r>
    </w:p>
    <w:p w14:paraId="20B7D471" w14:textId="390E7E79" w:rsidR="00136090" w:rsidRPr="000E219F" w:rsidRDefault="00502628" w:rsidP="00136090">
      <w:pPr>
        <w:pStyle w:val="Heading2"/>
      </w:pPr>
      <w:r w:rsidRPr="008550B6">
        <w:t>Define</w:t>
      </w:r>
      <w:r w:rsidR="002B68A5" w:rsidRPr="000E219F">
        <w:t xml:space="preserve"> </w:t>
      </w:r>
      <w:r w:rsidR="00136090" w:rsidRPr="000E219F">
        <w:t>XDS Document Registry Actor</w:t>
      </w:r>
    </w:p>
    <w:p w14:paraId="692E9631" w14:textId="6E4A374F" w:rsidR="00136090" w:rsidRPr="000E219F" w:rsidRDefault="00136090" w:rsidP="00136090">
      <w:pPr>
        <w:pStyle w:val="BodyText"/>
        <w:rPr>
          <w:lang w:val="en-US"/>
        </w:rPr>
      </w:pPr>
      <w:r w:rsidRPr="000E219F">
        <w:rPr>
          <w:lang w:val="en-US"/>
        </w:rPr>
        <w:t xml:space="preserve">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w:t>
      </w:r>
      <w:r w:rsidRPr="000E219F">
        <w:rPr>
          <w:lang w:val="en-US"/>
        </w:rPr>
        <w:lastRenderedPageBreak/>
        <w:t>software will need to act as the middle between XDS system and Blockchain. Then, Blockchain platform is ready for smart contract design and implementation of XDS.b profile.</w:t>
      </w:r>
    </w:p>
    <w:p w14:paraId="0A7433DF" w14:textId="53E23EFA" w:rsidR="004E29BD" w:rsidRPr="008550B6" w:rsidRDefault="004E29BD" w:rsidP="00961E28">
      <w:pPr>
        <w:pStyle w:val="Heading2"/>
      </w:pPr>
      <w:r w:rsidRPr="008550B6">
        <w:t>Utiliz</w:t>
      </w:r>
      <w:r w:rsidR="00B07FA9" w:rsidRPr="008550B6">
        <w:t>e</w:t>
      </w:r>
      <w:r w:rsidRPr="008550B6">
        <w:t xml:space="preserve"> Javascript with NodeJS</w:t>
      </w:r>
    </w:p>
    <w:p w14:paraId="31E4F32F" w14:textId="235FAF1B" w:rsidR="004E29BD" w:rsidRPr="008550B6" w:rsidRDefault="008E0799" w:rsidP="008550B6">
      <w:pPr>
        <w:ind w:firstLine="284"/>
        <w:jc w:val="both"/>
      </w:pPr>
      <w:r w:rsidRPr="008550B6">
        <w:t>As we have seen from HL7 and FHIR, current healthcare information exchanged related standards are majorly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Javascript is one of the best choices for our implementation of this work.</w:t>
      </w:r>
      <w:r w:rsidR="00CB29B0" w:rsidRPr="00CB29B0">
        <w:t xml:space="preserve"> In this implementation, we adopt the "Node.js" variant of Javascript as it was made to build scalable network applications that handle many connections concurrently.</w:t>
      </w:r>
      <w:r w:rsidR="00622152">
        <w:t xml:space="preserve"> </w:t>
      </w:r>
      <w:r w:rsidR="00622152" w:rsidRPr="00622152">
        <w:t>Furthermore, Node.js also providing simple access to community-made node modules which offer a wide variety of useful APIs for software development which may reduce difficulty in our implementation</w:t>
      </w:r>
      <w:r w:rsidR="00D4594D">
        <w:t xml:space="preserve"> further</w:t>
      </w:r>
      <w:r w:rsidR="00622152" w:rsidRPr="00622152">
        <w:t>.</w:t>
      </w:r>
    </w:p>
    <w:p w14:paraId="5AE298F7" w14:textId="64A85126" w:rsidR="008F024B" w:rsidRPr="008550B6" w:rsidRDefault="008F024B" w:rsidP="00961E28">
      <w:pPr>
        <w:pStyle w:val="Heading2"/>
      </w:pPr>
      <w:r w:rsidRPr="008550B6">
        <w:t>Utiliz</w:t>
      </w:r>
      <w:r w:rsidR="00A966C2" w:rsidRPr="008550B6">
        <w:t xml:space="preserve">e </w:t>
      </w:r>
      <w:r w:rsidRPr="008550B6">
        <w:t>Web3</w:t>
      </w:r>
      <w:r w:rsidR="00042D14">
        <w:t>JS</w:t>
      </w:r>
    </w:p>
    <w:p w14:paraId="4632B861" w14:textId="5D3530A6" w:rsidR="000615FA" w:rsidRPr="008550B6" w:rsidRDefault="00210637" w:rsidP="008550B6">
      <w:pPr>
        <w:ind w:firstLine="284"/>
        <w:jc w:val="both"/>
        <w:rPr>
          <w:rFonts w:cstheme="minorBidi"/>
          <w:szCs w:val="25"/>
          <w:lang w:bidi="th-TH"/>
        </w:rPr>
      </w:pPr>
      <w:r w:rsidRPr="008550B6">
        <w:rPr>
          <w:rFonts w:cstheme="minorBidi"/>
          <w:szCs w:val="25"/>
          <w:lang w:bidi="th-TH"/>
        </w:rPr>
        <w:t xml:space="preserve">As mentioned in F, Web3 also provided a programming API for Javascript called "Web3JS" which allows the Javascript program to interact with Ethereum based </w:t>
      </w:r>
      <w:r w:rsidR="00336087" w:rsidRPr="008550B6">
        <w:rPr>
          <w:rFonts w:cstheme="minorBidi"/>
          <w:szCs w:val="25"/>
          <w:lang w:bidi="th-TH"/>
        </w:rPr>
        <w:br/>
      </w:r>
      <w:r w:rsidRPr="008550B6">
        <w:rPr>
          <w:rFonts w:cstheme="minorBidi"/>
          <w:szCs w:val="25"/>
          <w:lang w:bidi="th-TH"/>
        </w:rPr>
        <w:t>smart-contract. The API can be accessed using the node module provided via Node</w:t>
      </w:r>
      <w:r w:rsidR="00E407F4">
        <w:rPr>
          <w:rFonts w:cstheme="minorBidi"/>
          <w:szCs w:val="25"/>
          <w:lang w:bidi="th-TH"/>
        </w:rPr>
        <w:t>.js</w:t>
      </w:r>
      <w:r w:rsidRPr="008550B6">
        <w:rPr>
          <w:rFonts w:cstheme="minorBidi"/>
          <w:szCs w:val="25"/>
          <w:lang w:bidi="th-TH"/>
        </w:rPr>
        <w:t>.</w:t>
      </w:r>
    </w:p>
    <w:p w14:paraId="22851D43" w14:textId="3AA1DDE8" w:rsidR="00961E28" w:rsidRPr="000E219F" w:rsidRDefault="002B68A5" w:rsidP="00961E28">
      <w:pPr>
        <w:pStyle w:val="Heading2"/>
      </w:pPr>
      <w:r w:rsidRPr="000E219F">
        <w:t>Implement</w:t>
      </w:r>
      <w:r w:rsidR="00405954" w:rsidRPr="000E219F">
        <w:t>ing</w:t>
      </w:r>
      <w:r w:rsidRPr="000E219F">
        <w:t xml:space="preserve"> </w:t>
      </w:r>
      <w:r w:rsidR="00961E28" w:rsidRPr="000E219F">
        <w:t>Document Registry Smart Contract</w:t>
      </w:r>
    </w:p>
    <w:p w14:paraId="67C06AA1" w14:textId="131994CF" w:rsidR="00961E28" w:rsidRDefault="00E37858" w:rsidP="00961E28">
      <w:pPr>
        <w:pStyle w:val="BodyText"/>
        <w:rPr>
          <w:lang w:val="en-US"/>
        </w:rPr>
      </w:pPr>
      <w:r>
        <w:rPr>
          <w:lang w:val="en-US"/>
        </w:rPr>
        <w:t>Smart-contract</w:t>
      </w:r>
      <w:r w:rsidR="00961E28" w:rsidRPr="000E219F">
        <w:rPr>
          <w:lang w:val="en-US"/>
        </w:rPr>
        <w:t xml:space="preserve"> </w:t>
      </w:r>
      <w:r w:rsidR="008E1979" w:rsidRPr="000E219F">
        <w:rPr>
          <w:lang w:val="en-US"/>
        </w:rPr>
        <w:t>was</w:t>
      </w:r>
      <w:r w:rsidR="00961E28" w:rsidRPr="000E219F">
        <w:rPr>
          <w:lang w:val="en-US"/>
        </w:rPr>
        <w:t xml:space="preserve"> </w:t>
      </w:r>
      <w:r w:rsidR="008E1979" w:rsidRPr="000E219F">
        <w:rPr>
          <w:lang w:val="en-US"/>
        </w:rPr>
        <w:t>developed</w:t>
      </w:r>
      <w:r w:rsidR="00961E28" w:rsidRPr="000E219F">
        <w:rPr>
          <w:lang w:val="en-US"/>
        </w:rPr>
        <w:t xml:space="preserve"> to store </w:t>
      </w:r>
      <w:r w:rsidR="004A1602" w:rsidRPr="000E219F">
        <w:rPr>
          <w:lang w:val="en-US"/>
        </w:rPr>
        <w:t>programming logic or algorithm as blockchain transaction</w:t>
      </w:r>
      <w:r w:rsidR="00961E28" w:rsidRPr="000E219F">
        <w:rPr>
          <w:lang w:val="en-US"/>
        </w:rPr>
        <w:t>.</w:t>
      </w:r>
      <w:r w:rsidR="004A1602" w:rsidRPr="000E219F">
        <w:rPr>
          <w:lang w:val="en-US"/>
        </w:rPr>
        <w:t xml:space="preserve"> These </w:t>
      </w:r>
      <w:r>
        <w:rPr>
          <w:lang w:val="en-US"/>
        </w:rPr>
        <w:t>smart-contract</w:t>
      </w:r>
      <w:r w:rsidR="004A1602" w:rsidRPr="000E219F">
        <w:rPr>
          <w:lang w:val="en-US"/>
        </w:rPr>
        <w:t xml:space="preserve"> transaction</w:t>
      </w:r>
      <w:r w:rsidR="00922308" w:rsidRPr="000E219F">
        <w:rPr>
          <w:lang w:val="en-US"/>
        </w:rPr>
        <w:t>s</w:t>
      </w:r>
      <w:r w:rsidR="004A1602" w:rsidRPr="000E219F">
        <w:rPr>
          <w:lang w:val="en-US"/>
        </w:rPr>
        <w:t xml:space="preserve"> can be </w:t>
      </w:r>
      <w:r w:rsidR="001961A9" w:rsidRPr="000E219F">
        <w:rPr>
          <w:lang w:val="en-US"/>
        </w:rPr>
        <w:t xml:space="preserve">compiled </w:t>
      </w:r>
      <w:r w:rsidR="004A1602" w:rsidRPr="000E219F">
        <w:rPr>
          <w:lang w:val="en-US"/>
        </w:rPr>
        <w:t>by Ethereum client</w:t>
      </w:r>
      <w:r w:rsidR="001961A9" w:rsidRPr="000E219F">
        <w:rPr>
          <w:lang w:val="en-US"/>
        </w:rPr>
        <w:t xml:space="preserve"> which will give the result of its script or code (</w:t>
      </w:r>
      <w:r w:rsidR="002A1A83">
        <w:rPr>
          <w:rFonts w:cstheme="minorBidi"/>
          <w:szCs w:val="25"/>
          <w:lang w:val="en-US" w:bidi="th-TH"/>
        </w:rPr>
        <w:t>for example,</w:t>
      </w:r>
      <w:r w:rsidR="001961A9" w:rsidRPr="000E219F">
        <w:rPr>
          <w:lang w:val="en-US"/>
        </w:rPr>
        <w:t xml:space="preserve"> read or return specific value).</w:t>
      </w:r>
      <w:r w:rsidR="00961E28" w:rsidRPr="000E219F">
        <w:rPr>
          <w:lang w:val="en-US"/>
        </w:rPr>
        <w:t xml:space="preserve"> So, we design smart contract which when executed, it will spawn smart contract that store</w:t>
      </w:r>
      <w:r w:rsidR="00410B2F" w:rsidRPr="000E219F">
        <w:rPr>
          <w:lang w:val="en-US"/>
        </w:rPr>
        <w:t>s</w:t>
      </w:r>
      <w:r w:rsidR="00961E28" w:rsidRPr="000E219F">
        <w:rPr>
          <w:lang w:val="en-US"/>
        </w:rPr>
        <w:t xml:space="preserve"> given document </w:t>
      </w:r>
      <w:r w:rsidR="00F84920" w:rsidRPr="000E219F">
        <w:rPr>
          <w:lang w:val="en-US"/>
        </w:rPr>
        <w:t>META-data</w:t>
      </w:r>
      <w:r w:rsidR="00961E28" w:rsidRPr="000E219F">
        <w:rPr>
          <w:lang w:val="en-US"/>
        </w:rPr>
        <w:t xml:space="preserve"> attributes value within </w:t>
      </w:r>
      <w:r w:rsidR="00F84920" w:rsidRPr="000E219F">
        <w:rPr>
          <w:lang w:val="en-US"/>
        </w:rPr>
        <w:t xml:space="preserve">number labeled </w:t>
      </w:r>
      <w:r>
        <w:rPr>
          <w:lang w:val="en-US"/>
        </w:rPr>
        <w:t>smart-contract</w:t>
      </w:r>
      <w:r w:rsidR="00F84920" w:rsidRPr="000E219F">
        <w:rPr>
          <w:lang w:val="en-US"/>
        </w:rPr>
        <w:t xml:space="preserve"> instances which encode</w:t>
      </w:r>
      <w:r w:rsidR="00FC3CDE" w:rsidRPr="000E219F">
        <w:rPr>
          <w:lang w:val="en-US"/>
        </w:rPr>
        <w:t>d</w:t>
      </w:r>
      <w:r w:rsidR="00F84920" w:rsidRPr="000E219F">
        <w:rPr>
          <w:lang w:val="en-US"/>
        </w:rPr>
        <w:t xml:space="preserve"> in Blockchain transaction</w:t>
      </w:r>
      <w:r w:rsidR="00961E28" w:rsidRPr="000E219F">
        <w:rPr>
          <w:lang w:val="en-US"/>
        </w:rPr>
        <w:t xml:space="preserve">. When </w:t>
      </w:r>
      <w:r w:rsidR="00FC3CDE" w:rsidRPr="000E219F">
        <w:rPr>
          <w:lang w:val="en-US"/>
        </w:rPr>
        <w:t>these instances</w:t>
      </w:r>
      <w:r w:rsidR="00961E28" w:rsidRPr="000E219F">
        <w:rPr>
          <w:lang w:val="en-US"/>
        </w:rPr>
        <w:t xml:space="preserve"> </w:t>
      </w:r>
      <w:r w:rsidR="00FC3CDE" w:rsidRPr="000E219F">
        <w:rPr>
          <w:lang w:val="en-US"/>
        </w:rPr>
        <w:t>were</w:t>
      </w:r>
      <w:r w:rsidR="00961E28" w:rsidRPr="000E219F">
        <w:rPr>
          <w:lang w:val="en-US"/>
        </w:rPr>
        <w:t xml:space="preserve"> called, it will return the stored metadata attributes value back. </w:t>
      </w:r>
      <w:r w:rsidR="00FC3CDE" w:rsidRPr="000E219F">
        <w:rPr>
          <w:lang w:val="en-US"/>
        </w:rPr>
        <w:t>Allow the search program to identify the set</w:t>
      </w:r>
      <w:r w:rsidR="00961E28" w:rsidRPr="000E219F">
        <w:rPr>
          <w:lang w:val="en-US"/>
        </w:rPr>
        <w:t xml:space="preserve">. At the same time, </w:t>
      </w:r>
      <w:r w:rsidR="00395EA1" w:rsidRPr="000E219F">
        <w:rPr>
          <w:lang w:val="en-US"/>
        </w:rPr>
        <w:t>this</w:t>
      </w:r>
      <w:r w:rsidR="00731C82" w:rsidRPr="000E219F">
        <w:rPr>
          <w:lang w:val="en-US"/>
        </w:rPr>
        <w:t xml:space="preserve"> </w:t>
      </w:r>
      <w:r w:rsidR="00961E28" w:rsidRPr="000E219F">
        <w:rPr>
          <w:lang w:val="en-US"/>
        </w:rPr>
        <w:t>allow</w:t>
      </w:r>
      <w:r w:rsidR="00CB3147" w:rsidRPr="000E219F">
        <w:rPr>
          <w:lang w:val="en-US"/>
        </w:rPr>
        <w:t>s</w:t>
      </w:r>
      <w:r w:rsidR="00961E28" w:rsidRPr="000E219F">
        <w:rPr>
          <w:lang w:val="en-US"/>
        </w:rPr>
        <w:t xml:space="preserve"> document registry to store within Ethereum Blockchain. These composed to function as Document Registry Smart Contract.</w:t>
      </w:r>
    </w:p>
    <w:p w14:paraId="72B7C404" w14:textId="77777777" w:rsidR="004A4973" w:rsidRPr="008550B6" w:rsidRDefault="004A4973" w:rsidP="004A4973">
      <w:pPr>
        <w:pStyle w:val="Heading2"/>
      </w:pPr>
      <w:r w:rsidRPr="008550B6">
        <w:t xml:space="preserve">Implementing Document Search function over smart-contract </w:t>
      </w:r>
    </w:p>
    <w:p w14:paraId="07A8D31D" w14:textId="46C7245F" w:rsidR="004A4973" w:rsidRDefault="00963EC9" w:rsidP="00A509B0">
      <w:pPr>
        <w:pStyle w:val="BodyText"/>
        <w:rPr>
          <w:lang w:val="en-US"/>
        </w:rPr>
      </w:pPr>
      <w:r w:rsidRPr="008550B6">
        <w:t>As required in IHE ITI Framework, Document Registry Actor must be able to respond to the query from the Document Consumer by returning the META-data attributes of the registered document matched with the query to the consumer. In a traditional database, this can be done by utilizing a query of a relational</w:t>
      </w:r>
      <w:r w:rsidR="00E53E08">
        <w:rPr>
          <w:lang w:val="en-US"/>
        </w:rPr>
        <w:t xml:space="preserve"> (SQL)</w:t>
      </w:r>
      <w:r w:rsidRPr="008550B6">
        <w:t xml:space="preserve"> database. However, for Blockchain, the structure of stored data are different from relational database but similar to NoSQL. That mean, search operation will need to rely on a sequential search algorithm. The program will need to take a look at all published transactions one-by-one from the first until the result was found. Each transaction will require the program to call on smart-contract for </w:t>
      </w:r>
      <w:r w:rsidR="00960735">
        <w:rPr>
          <w:lang w:val="en-US"/>
        </w:rPr>
        <w:t xml:space="preserve">reviewing </w:t>
      </w:r>
      <w:r w:rsidRPr="008550B6">
        <w:t xml:space="preserve">the stored value before comparing it with the specified value used for search. When all of the values called from the smart-contract are matched with the value specified for search, the value called will be </w:t>
      </w:r>
      <w:r w:rsidRPr="008550B6">
        <w:t>marked as a search result which will</w:t>
      </w:r>
      <w:r w:rsidR="00960735">
        <w:rPr>
          <w:lang w:val="en-US"/>
        </w:rPr>
        <w:t xml:space="preserve"> be</w:t>
      </w:r>
      <w:r w:rsidRPr="008550B6">
        <w:t xml:space="preserve"> return</w:t>
      </w:r>
      <w:r w:rsidR="00960735">
        <w:rPr>
          <w:lang w:val="en-US"/>
        </w:rPr>
        <w:t>ed</w:t>
      </w:r>
      <w:r w:rsidRPr="008550B6">
        <w:t xml:space="preserve"> to XDS Document Consumer Actor via ITI-18 format</w:t>
      </w:r>
      <w:r w:rsidR="00C916AC" w:rsidRPr="008550B6">
        <w:rPr>
          <w:lang w:val="en-US"/>
        </w:rPr>
        <w:t>.</w:t>
      </w:r>
    </w:p>
    <w:p w14:paraId="590DC190" w14:textId="1F6B27B7" w:rsidR="00AA1C98" w:rsidRPr="008550B6" w:rsidRDefault="00AA1C98" w:rsidP="001343C8">
      <w:pPr>
        <w:pStyle w:val="Heading2"/>
      </w:pPr>
      <w:r w:rsidRPr="008550B6">
        <w:t>Interprete XML messages with xml2js module</w:t>
      </w:r>
    </w:p>
    <w:p w14:paraId="6CDF6B8C" w14:textId="0EBF260F" w:rsidR="00AA1C98" w:rsidRPr="008550B6" w:rsidRDefault="00AA1C98" w:rsidP="008550B6">
      <w:pPr>
        <w:ind w:firstLine="270"/>
        <w:jc w:val="both"/>
      </w:pPr>
      <w:r>
        <w:t>All actor</w:t>
      </w:r>
      <w:r w:rsidR="00492CFF">
        <w:t>s</w:t>
      </w:r>
      <w:r>
        <w:t xml:space="preserve"> within IHE XDS Profile communicate with each other using XML message transaction. As we </w:t>
      </w:r>
      <w:r w:rsidR="000A5340">
        <w:t>utilize</w:t>
      </w:r>
      <w:r>
        <w:t xml:space="preserve"> Javascript as main programming language for the implementation</w:t>
      </w:r>
      <w:r w:rsidR="000A5340">
        <w:t xml:space="preserve">, these XML messages need to be interpreted into programming object to allow simpler handling method within the program. </w:t>
      </w:r>
      <w:r w:rsidR="00B42D1F">
        <w:t xml:space="preserve">Javascript Object Notation (JSON) is a lightweight data-interchange format of programming object which was invented to serve the purpose. </w:t>
      </w:r>
      <w:r w:rsidR="00B42D1F" w:rsidRPr="00B42D1F">
        <w:t>It is easy for humans to read and write</w:t>
      </w:r>
      <w:r w:rsidR="00B42D1F">
        <w:t xml:space="preserve"> and</w:t>
      </w:r>
      <w:r w:rsidR="00B42D1F" w:rsidRPr="00B42D1F">
        <w:t xml:space="preserve"> easy for machines to parse </w:t>
      </w:r>
      <w:r w:rsidR="00B42D1F">
        <w:t>or</w:t>
      </w:r>
      <w:r w:rsidR="00B42D1F" w:rsidRPr="00B42D1F">
        <w:t xml:space="preserve"> generate.</w:t>
      </w:r>
      <w:r w:rsidR="00D02E46">
        <w:t xml:space="preserve"> That mean, </w:t>
      </w:r>
      <w:r w:rsidR="001B6F08">
        <w:t>all XML message transactions sent to XDS Document Registry actor program will be converted into JSON. For this implementation, we utilize NodeJS “xml2js” module for the task.</w:t>
      </w:r>
    </w:p>
    <w:p w14:paraId="26735283" w14:textId="3664EE11" w:rsidR="001343C8" w:rsidRPr="008550B6" w:rsidRDefault="001343C8" w:rsidP="001343C8">
      <w:pPr>
        <w:pStyle w:val="Heading2"/>
      </w:pPr>
      <w:r w:rsidRPr="008550B6">
        <w:t>Implementing IHE ITI-42 transactions interpreter</w:t>
      </w:r>
    </w:p>
    <w:p w14:paraId="74958099" w14:textId="0C44ABA7" w:rsidR="001343C8" w:rsidRPr="008550B6" w:rsidRDefault="001343C8" w:rsidP="008550B6">
      <w:pPr>
        <w:ind w:firstLine="284"/>
        <w:jc w:val="both"/>
      </w:pPr>
      <w:r w:rsidRPr="008550B6">
        <w:t>IHE ITI-42 is XML for</w:t>
      </w:r>
      <w:r w:rsidR="00AC526F" w:rsidRPr="008550B6">
        <w:t>mat transaction used for registering META-data attributes of new document</w:t>
      </w:r>
      <w:r w:rsidR="00E445C8" w:rsidRPr="008550B6">
        <w:t xml:space="preserve"> storing in XDS Document Repository actor into XDS Document Registry actor</w:t>
      </w:r>
      <w:r w:rsidRPr="008550B6">
        <w:t>.</w:t>
      </w:r>
      <w:r w:rsidR="000A75E4" w:rsidRPr="008550B6">
        <w:t xml:space="preserve"> The transaction specified with header “RegisterDocumentSet-b” and compose of </w:t>
      </w:r>
      <w:r w:rsidR="00513E29" w:rsidRPr="008550B6">
        <w:t xml:space="preserve">META-data attributes of corresponding document. The content of the attributes </w:t>
      </w:r>
      <w:r w:rsidR="004E10FB" w:rsidRPr="008550B6">
        <w:t>varies</w:t>
      </w:r>
      <w:r w:rsidR="00513E29" w:rsidRPr="008550B6">
        <w:t xml:space="preserve"> upon type of document and the event represent by the document. </w:t>
      </w:r>
      <w:r w:rsidR="004E10FB" w:rsidRPr="008550B6">
        <w:t xml:space="preserve">For this </w:t>
      </w:r>
      <w:r w:rsidR="00374DA5" w:rsidRPr="008550B6">
        <w:t xml:space="preserve">implementation, XDS Document Registry actor will open TCP connection to receive the transaction on specified port. After ITI-42 transaction is received, the actor then converts XML message into JSON using xml2js. After that, </w:t>
      </w:r>
      <w:r w:rsidR="006035DE" w:rsidRPr="008550B6">
        <w:t xml:space="preserve">the program </w:t>
      </w:r>
      <w:r w:rsidR="00475F42" w:rsidRPr="008550B6">
        <w:t>extracts</w:t>
      </w:r>
      <w:r w:rsidR="006035DE" w:rsidRPr="008550B6">
        <w:t xml:space="preserve"> META-data attribu</w:t>
      </w:r>
      <w:r w:rsidR="00420E92" w:rsidRPr="008550B6">
        <w:t>tes and prepare it for smart-contract.</w:t>
      </w:r>
    </w:p>
    <w:p w14:paraId="441D8773" w14:textId="77777777" w:rsidR="00D913D1" w:rsidRPr="00EA4BDB" w:rsidRDefault="00D913D1" w:rsidP="00D913D1">
      <w:pPr>
        <w:pStyle w:val="Heading2"/>
      </w:pPr>
      <w:r w:rsidRPr="00EA4BDB">
        <w:t>XDS Document Registry actor</w:t>
      </w:r>
    </w:p>
    <w:p w14:paraId="3BE20E1C" w14:textId="1EFB23BB" w:rsidR="00D913D1" w:rsidRDefault="00D913D1" w:rsidP="00D913D1">
      <w:pPr>
        <w:ind w:firstLine="270"/>
        <w:jc w:val="both"/>
      </w:pPr>
      <w:r w:rsidRPr="00EA4BDB">
        <w:t xml:space="preserve">When ITI-42 was interpreted into JSON, the actor then passes the object into smart-contract. For the implementation, smart-contract was designed to store string value and will return the stored value when called by Geth client. The prepared JSON must be converted into string before entering smart-contract. This is due to limit of Ethereum smart-contract which can cover limit number of programming variable so, we simplify our program to avoid that limit by storing whole JSON in string form as single variable. However, because of Ethereum Blockchain require certain amount </w:t>
      </w:r>
      <w:commentRangeStart w:id="37"/>
      <w:r w:rsidRPr="00EA4BDB">
        <w:t xml:space="preserve">of gas </w:t>
      </w:r>
      <w:commentRangeEnd w:id="37"/>
      <w:r w:rsidR="008E3C9F">
        <w:rPr>
          <w:rStyle w:val="CommentReference"/>
        </w:rPr>
        <w:commentReference w:id="37"/>
      </w:r>
      <w:r w:rsidRPr="00EA4BDB">
        <w:t>to execute smart-contract, the length of the variable may cause error in the process if there was not enough gas supplied. That mean</w:t>
      </w:r>
      <w:del w:id="38" w:author="Pat Mongkolwat" w:date="2021-04-15T21:20:00Z">
        <w:r w:rsidRPr="00EA4BDB" w:rsidDel="000E3DC5">
          <w:delText>,</w:delText>
        </w:r>
      </w:del>
      <w:r w:rsidRPr="00EA4BDB">
        <w:t xml:space="preserve"> we need to increase limit amount of gas for executing smart-contract from default value. Although, this change is not affecting this implementation for concept demonstration but, it may affect the network where its member prefers to use actual cryptocurrency like Ether to maintain Blockchain. This may accelerate depletion of currency circulating in the network and severe maintainability of the chain. By these smart-contract design, XDS Document Registry actor can keep META-data attributes of each document by store it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Publishing of </w:t>
      </w:r>
      <w:r w:rsidRPr="00EA4BDB">
        <w:lastRenderedPageBreak/>
        <w:t>smart-contract require gas to execute while calling smart-contract not consuming Blockchain resource.</w:t>
      </w:r>
    </w:p>
    <w:p w14:paraId="613491D8" w14:textId="77777777" w:rsidR="00D913D1" w:rsidRPr="00EA4BDB" w:rsidRDefault="00D913D1" w:rsidP="00D913D1">
      <w:pPr>
        <w:pStyle w:val="Heading2"/>
      </w:pPr>
      <w:r w:rsidRPr="00EA4BDB">
        <w:t xml:space="preserve">Implementing IHE ITI-18 transactions interpreter </w:t>
      </w:r>
    </w:p>
    <w:p w14:paraId="239689E3" w14:textId="3194C41C" w:rsidR="00D913D1" w:rsidRPr="00C05BBA" w:rsidRDefault="00D913D1" w:rsidP="005B54B0">
      <w:pPr>
        <w:pStyle w:val="BodyText"/>
      </w:pPr>
      <w:r w:rsidRPr="00EA4BDB">
        <w:rPr>
          <w:lang w:val="en-US"/>
        </w:rPr>
        <w:t>Similar with IHE ITI-42 transaction handling, XDS Document Registry actor also wait for ITI-18 on TCP channel. The received transaction will be converted into JSON. The transaction specified with header “QueryResponse” and compose of META-data attributes value input by Document Consumer. These values will be used in search operation which will seek for the smart-contract with matching META-data attribute values. After the result was found, the actor then proceeds to create response XML message following the format provided by IHE ITI Framework.</w:t>
      </w:r>
    </w:p>
    <w:p w14:paraId="359E7A0B" w14:textId="77777777" w:rsidR="00D913D1" w:rsidRPr="00EA4BDB" w:rsidRDefault="00D913D1" w:rsidP="00D913D1">
      <w:pPr>
        <w:pStyle w:val="Heading2"/>
      </w:pPr>
      <w:r w:rsidRPr="00EA4BDB">
        <w:t>XDS Document Consumer actor</w:t>
      </w:r>
    </w:p>
    <w:p w14:paraId="1BBCD0A4" w14:textId="77777777" w:rsidR="00D913D1" w:rsidRPr="00EA4BDB" w:rsidRDefault="00D913D1" w:rsidP="00D913D1">
      <w:pPr>
        <w:ind w:firstLine="360"/>
        <w:jc w:val="both"/>
      </w:pPr>
      <w:r>
        <w:t>Following IHE XDS Profile, XDS Document Consumer actor is where the user specifies search keyword values of META-data attributes for system to query for matching document exist within XDS Affinity Domain. For this implementation, we design that user interface will take a form of command line program that can be run via Windows command prompt or Linux terminal. The program will prompt the user to specify search type, including META-attributes value, and specify the value. The actor then accepts these values to create XML message following ITI-18 format before sending it to local or accessible XDS Document Registry actor to query for matching document and start search operation.</w:t>
      </w:r>
    </w:p>
    <w:p w14:paraId="03E831A4" w14:textId="19A1426F" w:rsidR="00A65301" w:rsidRPr="008550B6" w:rsidRDefault="009B34CE" w:rsidP="00A65301">
      <w:pPr>
        <w:pStyle w:val="Heading2"/>
      </w:pPr>
      <w:r w:rsidRPr="008550B6">
        <w:t xml:space="preserve">Performance </w:t>
      </w:r>
      <w:commentRangeStart w:id="39"/>
      <w:r w:rsidRPr="008550B6">
        <w:t>Evaluation</w:t>
      </w:r>
      <w:r w:rsidR="00A65301" w:rsidRPr="008550B6">
        <w:t xml:space="preserve"> </w:t>
      </w:r>
      <w:commentRangeEnd w:id="39"/>
      <w:r w:rsidR="008D42D5">
        <w:rPr>
          <w:rStyle w:val="CommentReference"/>
          <w:i w:val="0"/>
          <w:iCs w:val="0"/>
          <w:noProof w:val="0"/>
        </w:rPr>
        <w:commentReference w:id="39"/>
      </w:r>
    </w:p>
    <w:p w14:paraId="565AC5C4" w14:textId="2B8D6730" w:rsidR="00270605" w:rsidRPr="008550B6" w:rsidRDefault="00B74CE8" w:rsidP="008550B6">
      <w:pPr>
        <w:ind w:firstLine="360"/>
        <w:jc w:val="both"/>
      </w:pPr>
      <w:r>
        <w:t>In this implementation, we evaluate the result concept demonstration by measuring performance of each major process</w:t>
      </w:r>
      <w:r w:rsidR="00110FFD">
        <w:t>. This will reflect compatibility of the concept to healthcare operation environment which require continuous and huge amount of process at short amount of time.</w:t>
      </w:r>
    </w:p>
    <w:p w14:paraId="1E4A2246" w14:textId="77777777" w:rsidR="002B6ED1" w:rsidRPr="008550B6" w:rsidRDefault="002B6ED1" w:rsidP="00961E28">
      <w:pPr>
        <w:pStyle w:val="BodyText"/>
        <w:rPr>
          <w:color w:val="FF0000"/>
          <w:lang w:val="en-US"/>
        </w:rPr>
      </w:pPr>
    </w:p>
    <w:p w14:paraId="259E66B2" w14:textId="77777777" w:rsidR="00D913D1" w:rsidRPr="00EA4BDB" w:rsidRDefault="00D913D1" w:rsidP="00D913D1">
      <w:pPr>
        <w:pStyle w:val="Heading1"/>
      </w:pPr>
      <w:r w:rsidRPr="00EA4BDB">
        <w:t>Conclusion</w:t>
      </w:r>
    </w:p>
    <w:p w14:paraId="48D66FB7" w14:textId="77777777" w:rsidR="00D913D1" w:rsidRPr="00144B42" w:rsidRDefault="00D913D1" w:rsidP="00D913D1">
      <w:pPr>
        <w:pStyle w:val="Heading2"/>
      </w:pPr>
      <w:r w:rsidRPr="00144B42">
        <w:t xml:space="preserve">Performance Evaluation </w:t>
      </w:r>
      <w:r>
        <w:t>Result</w:t>
      </w:r>
    </w:p>
    <w:p w14:paraId="68C6A5B6" w14:textId="2F4E21A9" w:rsidR="00013F6D" w:rsidRDefault="005E2F68" w:rsidP="00D913D1">
      <w:pPr>
        <w:ind w:firstLine="360"/>
        <w:jc w:val="both"/>
      </w:pPr>
      <w:r>
        <w:t>The evaluation measure time the program needs to finish each process, consist of registering document into XDS Document Registry Actor Blockchain and when XDS Document Consumer Actor query for the registered document using specified keywords. It took average 4.797 ms for ITI-42 to be sent from XDS Document Repository Actor to XDS Document Registry Actor locally using TCP connection. XDS Document Registry Actor took an average of 5 seconds and 174.691 ms to the published transaction into Blockchain</w:t>
      </w:r>
      <w:r w:rsidR="00913DE2">
        <w:t>.</w:t>
      </w:r>
      <w:r>
        <w:t xml:space="preserve"> </w:t>
      </w:r>
      <w:r w:rsidR="00913DE2">
        <w:t xml:space="preserve">With a minimum number of keywords, </w:t>
      </w:r>
      <w:r>
        <w:t>it took an average of 221.884 ms to finish search operation on Blockchain with 10 samples smart-contract published beforehand</w:t>
      </w:r>
      <w:r w:rsidR="0007149B">
        <w:t xml:space="preserve"> while</w:t>
      </w:r>
      <w:r>
        <w:t xml:space="preserve"> it took an average of 260.480 ms for XDS Document Consumer Actor to received query response after the query was sent to XDS Document Registry Actor.</w:t>
      </w:r>
      <w:r w:rsidR="0091395A">
        <w:t xml:space="preserve"> With a maximum number of keywords, it took an average of 2</w:t>
      </w:r>
      <w:r w:rsidR="00D53D20">
        <w:t>64</w:t>
      </w:r>
      <w:r w:rsidR="0091395A">
        <w:t>.</w:t>
      </w:r>
      <w:r w:rsidR="00D53D20">
        <w:t>937</w:t>
      </w:r>
      <w:r w:rsidR="0091395A">
        <w:t xml:space="preserve"> ms to finish search operation on Blockchain with 10 samples smart-contract published beforehand while it took an average of </w:t>
      </w:r>
      <w:r w:rsidR="009E2148">
        <w:t>304</w:t>
      </w:r>
      <w:r w:rsidR="0091395A">
        <w:t>.4</w:t>
      </w:r>
      <w:r w:rsidR="009E2148">
        <w:t>57</w:t>
      </w:r>
      <w:r w:rsidR="0091395A">
        <w:t xml:space="preserve"> ms for XDS Document Consumer Actor to received query response after the query was sent to XDS Document Registry Actor.</w:t>
      </w:r>
    </w:p>
    <w:p w14:paraId="42244AD8" w14:textId="77777777" w:rsidR="00D913D1" w:rsidRPr="00144B42" w:rsidRDefault="00D913D1" w:rsidP="00D913D1">
      <w:pPr>
        <w:pStyle w:val="Heading2"/>
      </w:pPr>
      <w:r>
        <w:t>Implementation Source Code</w:t>
      </w:r>
    </w:p>
    <w:p w14:paraId="05581691" w14:textId="5BB7B4F8" w:rsidR="00D913D1" w:rsidRDefault="00D913D1" w:rsidP="00D913D1">
      <w:pPr>
        <w:ind w:firstLine="360"/>
        <w:jc w:val="both"/>
      </w:pPr>
      <w:r>
        <w:t>We are providing source code of the implementation at (</w:t>
      </w:r>
      <w:hyperlink r:id="rId21" w:history="1">
        <w:r w:rsidRPr="00EA4BDB">
          <w:rPr>
            <w:rStyle w:val="Hyperlink"/>
          </w:rPr>
          <w:t>https://github.com/semiangel/XDSchain.git</w:t>
        </w:r>
      </w:hyperlink>
      <w:r>
        <w:t xml:space="preserve">). However, must be noted that this implementation relies on virtual </w:t>
      </w:r>
      <w:r>
        <w:br/>
        <w:t>nodes provided by Quorum “7 Nodes Example”. Any implementation on additional physical node or separated virtual machine may require additional adjustment on network connection between nodes.</w:t>
      </w:r>
    </w:p>
    <w:p w14:paraId="31A67A11" w14:textId="77777777" w:rsidR="007411D7" w:rsidRDefault="007411D7" w:rsidP="00D913D1">
      <w:pPr>
        <w:ind w:firstLine="360"/>
        <w:jc w:val="both"/>
      </w:pPr>
    </w:p>
    <w:p w14:paraId="4AC61D3A" w14:textId="17220E60" w:rsidR="00C32204" w:rsidRDefault="00C32204" w:rsidP="00C32204">
      <w:pPr>
        <w:pStyle w:val="Heading1"/>
      </w:pPr>
      <w:commentRangeStart w:id="40"/>
      <w:r>
        <w:t>discussion</w:t>
      </w:r>
      <w:commentRangeEnd w:id="40"/>
      <w:r w:rsidR="00DE4251">
        <w:rPr>
          <w:rStyle w:val="CommentReference"/>
          <w:smallCaps w:val="0"/>
          <w:noProof w:val="0"/>
        </w:rPr>
        <w:commentReference w:id="40"/>
      </w:r>
    </w:p>
    <w:p w14:paraId="273A7768" w14:textId="54C187EB" w:rsidR="0040443F" w:rsidRDefault="00C32204" w:rsidP="00961E28">
      <w:pPr>
        <w:pStyle w:val="BodyText"/>
        <w:rPr>
          <w:lang w:val="en-US"/>
        </w:rPr>
      </w:pPr>
      <w:r>
        <w:rPr>
          <w:lang w:val="en-US"/>
        </w:rPr>
        <w:t xml:space="preserve">This work proposed the idea </w:t>
      </w:r>
      <w:del w:id="41" w:author="Pat Mongkolwat" w:date="2021-04-15T21:27:00Z">
        <w:r w:rsidDel="00894547">
          <w:rPr>
            <w:lang w:val="en-US"/>
          </w:rPr>
          <w:delText xml:space="preserve">about </w:delText>
        </w:r>
      </w:del>
      <w:ins w:id="42" w:author="Pat Mongkolwat" w:date="2021-04-15T21:27:00Z">
        <w:r w:rsidR="00894547">
          <w:rPr>
            <w:lang w:val="en-US"/>
          </w:rPr>
          <w:t>of</w:t>
        </w:r>
        <w:r w:rsidR="00894547">
          <w:rPr>
            <w:lang w:val="en-US"/>
          </w:rPr>
          <w:t xml:space="preserve"> </w:t>
        </w:r>
      </w:ins>
      <w:r>
        <w:rPr>
          <w:lang w:val="en-US"/>
        </w:rPr>
        <w:t>implementing IHE XDS.b profile based on Blockchain technology in the goal to allow health document sharing between enterprises while reduce the friction that prevent</w:t>
      </w:r>
      <w:r w:rsidR="00FE456A">
        <w:rPr>
          <w:lang w:val="en-US"/>
        </w:rPr>
        <w:t>s</w:t>
      </w:r>
      <w:r>
        <w:rPr>
          <w:lang w:val="en-US"/>
        </w:rPr>
        <w:t xml:space="preserve"> </w:t>
      </w:r>
      <w:r w:rsidR="00E5727D" w:rsidRPr="008550B6">
        <w:rPr>
          <w:lang w:val="en-US"/>
        </w:rPr>
        <w:t>health information sharing amongst healthcare industry</w:t>
      </w:r>
      <w:r w:rsidRPr="00E5727D">
        <w:rPr>
          <w:lang w:val="en-US"/>
        </w:rPr>
        <w:t xml:space="preserve"> </w:t>
      </w:r>
      <w:r>
        <w:rPr>
          <w:lang w:val="en-US"/>
        </w:rPr>
        <w:t>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w:t>
      </w:r>
      <w:r w:rsidR="007C42D1">
        <w:rPr>
          <w:lang w:val="en-US"/>
        </w:rPr>
        <w:t>d</w:t>
      </w:r>
      <w:r w:rsidR="00EC27D7">
        <w:rPr>
          <w:lang w:val="en-US"/>
        </w:rPr>
        <w:t xml:space="preserve"> the document</w:t>
      </w:r>
      <w:r w:rsidR="00D31324">
        <w:rPr>
          <w:lang w:val="en-US"/>
        </w:rPr>
        <w:t>s</w:t>
      </w:r>
      <w:r w:rsidR="00EC27D7">
        <w:rPr>
          <w:lang w:val="en-US"/>
        </w:rPr>
        <w:t xml:space="preserve">. </w:t>
      </w:r>
    </w:p>
    <w:p w14:paraId="2CBB8B6C" w14:textId="77777777" w:rsidR="002B5937" w:rsidRDefault="002B5937" w:rsidP="00961E28">
      <w:pPr>
        <w:pStyle w:val="BodyText"/>
        <w:rPr>
          <w:color w:val="7030A0"/>
          <w:lang w:val="en-US"/>
        </w:rPr>
      </w:pPr>
    </w:p>
    <w:p w14:paraId="0BACAD00" w14:textId="4C5F87EB" w:rsidR="009303D9" w:rsidRPr="005B520E" w:rsidRDefault="005C30C9" w:rsidP="005B54B0">
      <w:pPr>
        <w:pStyle w:val="Heading1"/>
        <w:tabs>
          <w:tab w:val="clear" w:pos="216"/>
          <w:tab w:val="left" w:pos="0"/>
        </w:tabs>
      </w:pPr>
      <w:r>
        <w:t>References</w:t>
      </w:r>
    </w:p>
    <w:p w14:paraId="0202123E" w14:textId="35834832" w:rsidR="00071322" w:rsidRPr="00071322" w:rsidRDefault="00A578E5" w:rsidP="00F26E86">
      <w:pPr>
        <w:widowControl w:val="0"/>
        <w:tabs>
          <w:tab w:val="left" w:pos="0"/>
        </w:tabs>
        <w:autoSpaceDE w:val="0"/>
        <w:autoSpaceDN w:val="0"/>
        <w:adjustRightInd w:val="0"/>
        <w:ind w:left="360" w:hanging="360"/>
        <w:jc w:val="left"/>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071322" w:rsidRPr="00071322">
        <w:rPr>
          <w:noProof/>
          <w:sz w:val="16"/>
          <w:szCs w:val="24"/>
        </w:rPr>
        <w:t>[1]</w:t>
      </w:r>
      <w:r w:rsidR="00071322" w:rsidRPr="00071322">
        <w:rPr>
          <w:noProof/>
          <w:sz w:val="16"/>
          <w:szCs w:val="24"/>
        </w:rPr>
        <w:tab/>
        <w:t>D. H. Interoperability, “Digital Healthcare Interoperability,” no. October, 2016.</w:t>
      </w:r>
    </w:p>
    <w:p w14:paraId="248275A5"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w:t>
      </w:r>
      <w:r w:rsidRPr="00071322">
        <w:rPr>
          <w:noProof/>
          <w:sz w:val="16"/>
          <w:szCs w:val="24"/>
        </w:rPr>
        <w:tab/>
        <w:t>PolicyMedical, “Interoperability in Healthcare: To Have or Not to Have.” https://www.policymedical.com/interoperability-healthcare/ (accessed Sep. 22, 2018).</w:t>
      </w:r>
    </w:p>
    <w:p w14:paraId="3BE7F95C"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w:t>
      </w:r>
      <w:r w:rsidRPr="00071322">
        <w:rPr>
          <w:noProof/>
          <w:sz w:val="16"/>
          <w:szCs w:val="24"/>
        </w:rPr>
        <w:tab/>
        <w:t>Carestream Health, “Interoperability : Connecting the Healthcare Enterprise to Deliver Responsive Patient Care,” pp. 1–9, 2015, [Online]. Available: http://www.carestream.com/clinical-collaboration/sites/default/files/WhitePaper_CCP_Interoperability_LTR_201508_en_Web.pdf.</w:t>
      </w:r>
    </w:p>
    <w:p w14:paraId="4D5614AA"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4]</w:t>
      </w:r>
      <w:r w:rsidRPr="00071322">
        <w:rPr>
          <w:noProof/>
          <w:sz w:val="16"/>
          <w:szCs w:val="24"/>
        </w:rPr>
        <w:tab/>
        <w:t>Paige Goodhew, “Why Healthcare Interoperability Matters | Redox.” https://www.redoxengine.com/blog/why-healthcare-interoperability-matters/ (accessed Apr. 27, 2019).</w:t>
      </w:r>
    </w:p>
    <w:p w14:paraId="7A639A37"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5]</w:t>
      </w:r>
      <w:r w:rsidRPr="00071322">
        <w:rPr>
          <w:noProof/>
          <w:sz w:val="16"/>
          <w:szCs w:val="24"/>
        </w:rPr>
        <w:tab/>
        <w:t>Dr.David Hay, “Why is interoperability so important for healthcare organisations? | Orion Health.” https://orionhealth.com/global/knowledge-hub/blogs/why-is-interoperability-so-important-for-healthcare-organisations/ (accessed Apr. 27, 2019).</w:t>
      </w:r>
    </w:p>
    <w:p w14:paraId="5A2035BA"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6]</w:t>
      </w:r>
      <w:r w:rsidRPr="00071322">
        <w:rPr>
          <w:noProof/>
          <w:sz w:val="16"/>
          <w:szCs w:val="24"/>
        </w:rPr>
        <w:tab/>
        <w:t xml:space="preserve">Oracle, “Interoperability : A Key to Meaningful Use,” </w:t>
      </w:r>
      <w:r w:rsidRPr="00071322">
        <w:rPr>
          <w:i/>
          <w:iCs/>
          <w:noProof/>
          <w:sz w:val="16"/>
          <w:szCs w:val="24"/>
        </w:rPr>
        <w:t>Solutions</w:t>
      </w:r>
      <w:r w:rsidRPr="00071322">
        <w:rPr>
          <w:noProof/>
          <w:sz w:val="16"/>
          <w:szCs w:val="24"/>
        </w:rPr>
        <w:t>, no. November, 2010, [Online]. Available: http://www.oracle.com/us/industries/healthcare/interoperability-wp-188782.pdf.</w:t>
      </w:r>
    </w:p>
    <w:p w14:paraId="20BA0341"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7]</w:t>
      </w:r>
      <w:r w:rsidRPr="00071322">
        <w:rPr>
          <w:noProof/>
          <w:sz w:val="16"/>
          <w:szCs w:val="24"/>
        </w:rPr>
        <w:tab/>
        <w:t xml:space="preserve">Healthcare Information and Management Systems Society, “Definition of Interoperability,” </w:t>
      </w:r>
      <w:r w:rsidRPr="00071322">
        <w:rPr>
          <w:i/>
          <w:iCs/>
          <w:noProof/>
          <w:sz w:val="16"/>
          <w:szCs w:val="24"/>
        </w:rPr>
        <w:t>Himss</w:t>
      </w:r>
      <w:r w:rsidRPr="00071322">
        <w:rPr>
          <w:noProof/>
          <w:sz w:val="16"/>
          <w:szCs w:val="24"/>
        </w:rPr>
        <w:t>, p. 2013, 2013.</w:t>
      </w:r>
    </w:p>
    <w:p w14:paraId="1B1B908F"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8]</w:t>
      </w:r>
      <w:r w:rsidRPr="00071322">
        <w:rPr>
          <w:noProof/>
          <w:sz w:val="16"/>
          <w:szCs w:val="24"/>
        </w:rPr>
        <w:tab/>
        <w:t>HIMSS, “What is Interoperability?” https://www.himss.org/library/interoperability-standards/what-is-interoperability (accessed Apr. 27, 2019).</w:t>
      </w:r>
    </w:p>
    <w:p w14:paraId="0B857D6B"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9]</w:t>
      </w:r>
      <w:r w:rsidRPr="00071322">
        <w:rPr>
          <w:noProof/>
          <w:sz w:val="16"/>
          <w:szCs w:val="24"/>
        </w:rPr>
        <w:tab/>
        <w:t>IHE International Inc, “About IHE.” https://www.ihe.net/about_ihe/ (accessed Sep. 11, 2018).</w:t>
      </w:r>
    </w:p>
    <w:p w14:paraId="1B291F94"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0]</w:t>
      </w:r>
      <w:r w:rsidRPr="00071322">
        <w:rPr>
          <w:noProof/>
          <w:sz w:val="16"/>
          <w:szCs w:val="24"/>
        </w:rPr>
        <w:tab/>
        <w:t>“FHIR v4.0.1.” https://www.hl7.org/fhir/ (accessed Oct. 13, 2020).</w:t>
      </w:r>
    </w:p>
    <w:p w14:paraId="13AD42F7"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1]</w:t>
      </w:r>
      <w:r w:rsidRPr="00071322">
        <w:rPr>
          <w:noProof/>
          <w:sz w:val="16"/>
          <w:szCs w:val="24"/>
        </w:rPr>
        <w:tab/>
        <w:t xml:space="preserve">W. E. Hammond and J. J. Cimino, </w:t>
      </w:r>
      <w:r w:rsidRPr="00071322">
        <w:rPr>
          <w:i/>
          <w:iCs/>
          <w:noProof/>
          <w:sz w:val="16"/>
          <w:szCs w:val="24"/>
        </w:rPr>
        <w:t>Standards in Medical Informatics</w:t>
      </w:r>
      <w:r w:rsidRPr="00071322">
        <w:rPr>
          <w:noProof/>
          <w:sz w:val="16"/>
          <w:szCs w:val="24"/>
        </w:rPr>
        <w:t>, no. December. 2001.</w:t>
      </w:r>
    </w:p>
    <w:p w14:paraId="78EEBB2B"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2]</w:t>
      </w:r>
      <w:r w:rsidRPr="00071322">
        <w:rPr>
          <w:noProof/>
          <w:sz w:val="16"/>
          <w:szCs w:val="24"/>
        </w:rPr>
        <w:tab/>
        <w:t>DICOM Library, “About DICOM SOPs.” https://www.dicomlibrary.com/dicom/sop/ (accessed Oct. 22, 2018).</w:t>
      </w:r>
    </w:p>
    <w:p w14:paraId="798F5EB9"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3]</w:t>
      </w:r>
      <w:r w:rsidRPr="00071322">
        <w:rPr>
          <w:noProof/>
          <w:sz w:val="16"/>
          <w:szCs w:val="24"/>
        </w:rPr>
        <w:tab/>
        <w:t xml:space="preserve">S. Rosslyn, “DICOM PS 3.15 Security and System Management Profiles,” </w:t>
      </w:r>
      <w:r w:rsidRPr="00071322">
        <w:rPr>
          <w:i/>
          <w:iCs/>
          <w:noProof/>
          <w:sz w:val="16"/>
          <w:szCs w:val="24"/>
        </w:rPr>
        <w:t>DICOM Stand.</w:t>
      </w:r>
      <w:r w:rsidRPr="00071322">
        <w:rPr>
          <w:noProof/>
          <w:sz w:val="16"/>
          <w:szCs w:val="24"/>
        </w:rPr>
        <w:t>, 2011.</w:t>
      </w:r>
    </w:p>
    <w:p w14:paraId="0C31D406"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4]</w:t>
      </w:r>
      <w:r w:rsidRPr="00071322">
        <w:rPr>
          <w:noProof/>
          <w:sz w:val="16"/>
          <w:szCs w:val="24"/>
        </w:rPr>
        <w:tab/>
        <w:t>The Royal College of Radiologists Board of the Faculty of Clinical Radiology, “DICOM and HL7 standards.”</w:t>
      </w:r>
    </w:p>
    <w:p w14:paraId="6E9FA48C"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5]</w:t>
      </w:r>
      <w:r w:rsidRPr="00071322">
        <w:rPr>
          <w:noProof/>
          <w:sz w:val="16"/>
          <w:szCs w:val="24"/>
        </w:rPr>
        <w:tab/>
        <w:t>Healthcare IT News, “The biggest healthcare breaches of 2017.” https://www.healthcareitnews.com/slideshow/biggest-healthcare-breaches-2017-so-far?page=1 (accessed Sep. 11, 2018).</w:t>
      </w:r>
    </w:p>
    <w:p w14:paraId="7D787BCD"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6]</w:t>
      </w:r>
      <w:r w:rsidRPr="00071322">
        <w:rPr>
          <w:noProof/>
          <w:sz w:val="16"/>
          <w:szCs w:val="24"/>
        </w:rPr>
        <w:tab/>
        <w:t>HIPAA Journal, “Largest Healthcare Data Breaches of 2018.” https://www.hipaajournal.com/largest-healthcare-data-breaches-of-</w:t>
      </w:r>
      <w:r w:rsidRPr="00071322">
        <w:rPr>
          <w:noProof/>
          <w:sz w:val="16"/>
          <w:szCs w:val="24"/>
        </w:rPr>
        <w:lastRenderedPageBreak/>
        <w:t>2018/ (accessed Apr. 27, 2019).</w:t>
      </w:r>
    </w:p>
    <w:p w14:paraId="12326BE0"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7]</w:t>
      </w:r>
      <w:r w:rsidRPr="00071322">
        <w:rPr>
          <w:noProof/>
          <w:sz w:val="16"/>
          <w:szCs w:val="24"/>
        </w:rPr>
        <w:tab/>
        <w:t>Healthcare IT News, “The biggest healthcare data breaches of 2018 (so far).” https://www.healthcareitnews.com/projects/biggest-healthcare-data-breaches-2018-so-far (accessed Apr. 27, 2019).</w:t>
      </w:r>
    </w:p>
    <w:p w14:paraId="3361225A"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8]</w:t>
      </w:r>
      <w:r w:rsidRPr="00071322">
        <w:rPr>
          <w:noProof/>
          <w:sz w:val="16"/>
          <w:szCs w:val="24"/>
        </w:rPr>
        <w:tab/>
        <w:t>“The 10 Biggest Healthcare Data Breaches of 2019, So Far.” https://healthitsecurity.com/news/the-10-biggest-healthcare-data-breaches-of-2019-so-far (accessed Mar. 04, 2021).</w:t>
      </w:r>
    </w:p>
    <w:p w14:paraId="306FB674"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9]</w:t>
      </w:r>
      <w:r w:rsidRPr="00071322">
        <w:rPr>
          <w:noProof/>
          <w:sz w:val="16"/>
          <w:szCs w:val="24"/>
        </w:rPr>
        <w:tab/>
        <w:t>“UPDATE: The 10 Biggest Healthcare Data Breaches of 2020.” https://healthitsecurity.com/news/the-10-biggest-healthcare-data-breaches-of-2020 (accessed Mar. 04, 2021).</w:t>
      </w:r>
    </w:p>
    <w:p w14:paraId="48B75F39"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0]</w:t>
      </w:r>
      <w:r w:rsidRPr="00071322">
        <w:rPr>
          <w:noProof/>
          <w:sz w:val="16"/>
          <w:szCs w:val="24"/>
        </w:rPr>
        <w:tab/>
        <w:t>“Czech hospital hit by cyberattack while in the midst of a COVID-19 outbreak | ZDNet.” https://www.zdnet.com/article/czech-hospital-hit-by-cyber-attack-while-in-the-midst-of-a-covid-19-outbreak/ (accessed Mar. 04, 2021).</w:t>
      </w:r>
    </w:p>
    <w:p w14:paraId="3DCCFACE"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1]</w:t>
      </w:r>
      <w:r w:rsidRPr="00071322">
        <w:rPr>
          <w:noProof/>
          <w:sz w:val="16"/>
          <w:szCs w:val="24"/>
        </w:rPr>
        <w:tab/>
        <w:t>D. Cosset, “The 4 characteristics of a blockchain - DEV Community.” https://dev.to/damcosset/the-4-characteristics-of-a-blockchain-2c55 (accessed Oct. 29, 2018).</w:t>
      </w:r>
    </w:p>
    <w:p w14:paraId="7BBE764B"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2]</w:t>
      </w:r>
      <w:r w:rsidRPr="00071322">
        <w:rPr>
          <w:noProof/>
          <w:sz w:val="16"/>
          <w:szCs w:val="24"/>
        </w:rPr>
        <w:tab/>
        <w:t>Deloitte, “Key Characteristics of the Blockchain,” Accessed: Oct. 29, 2018. [Online]. Available: https://www2.deloitte.com/content/dam/Deloitte/in/Documents/industries/in-convergence-blockchain-key-characteristics-noexp.pdf.</w:t>
      </w:r>
    </w:p>
    <w:p w14:paraId="54CD03B2"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3]</w:t>
      </w:r>
      <w:r w:rsidRPr="00071322">
        <w:rPr>
          <w:noProof/>
          <w:sz w:val="16"/>
          <w:szCs w:val="24"/>
        </w:rPr>
        <w:tab/>
        <w:t>Data Flair, “6 Major Features Of Blockchain | Why Blockchain is Popular?” https://data-flair.training/blogs/features-of-blockchain/ (accessed Oct. 29, 2018).</w:t>
      </w:r>
    </w:p>
    <w:p w14:paraId="5813A598"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4]</w:t>
      </w:r>
      <w:r w:rsidRPr="00071322">
        <w:rPr>
          <w:noProof/>
          <w:sz w:val="16"/>
          <w:szCs w:val="24"/>
        </w:rPr>
        <w:tab/>
        <w:t>Techracer-Medium, “4 Key Features of Blockchain – Techracers – Medium.” https://medium.com/techracers/4-key-features-of-blockchain-5a4aff025d38 (accessed Oct. 29, 2018).</w:t>
      </w:r>
    </w:p>
    <w:p w14:paraId="04C4A192"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5]</w:t>
      </w:r>
      <w:r w:rsidRPr="00071322">
        <w:rPr>
          <w:noProof/>
          <w:sz w:val="16"/>
          <w:szCs w:val="24"/>
        </w:rPr>
        <w:tab/>
        <w:t xml:space="preserve">D. Yaga, P. Mell, N. Roby, and K. Scarfone, “Blockchain Technology Overview (NISTIR-8202),” </w:t>
      </w:r>
      <w:r w:rsidRPr="00071322">
        <w:rPr>
          <w:i/>
          <w:iCs/>
          <w:noProof/>
          <w:sz w:val="16"/>
          <w:szCs w:val="24"/>
        </w:rPr>
        <w:t>Draft NISTIR</w:t>
      </w:r>
      <w:r w:rsidRPr="00071322">
        <w:rPr>
          <w:noProof/>
          <w:sz w:val="16"/>
          <w:szCs w:val="24"/>
        </w:rPr>
        <w:t>, p. 59, 2018, doi: 10.6028/NIST.IR.8202.</w:t>
      </w:r>
    </w:p>
    <w:p w14:paraId="0677205B"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6]</w:t>
      </w:r>
      <w:r w:rsidRPr="00071322">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2320ED05"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7]</w:t>
      </w:r>
      <w:r w:rsidRPr="00071322">
        <w:rPr>
          <w:noProof/>
          <w:sz w:val="16"/>
          <w:szCs w:val="24"/>
        </w:rPr>
        <w:tab/>
        <w:t>V. Buterin, “A NEXT GENERATION SMART CONTRACT &amp; DECENTRALIZED APPLICATION PLATFORM.”</w:t>
      </w:r>
    </w:p>
    <w:p w14:paraId="4131A7DE"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8]</w:t>
      </w:r>
      <w:r w:rsidRPr="00071322">
        <w:rPr>
          <w:noProof/>
          <w:sz w:val="16"/>
          <w:szCs w:val="24"/>
        </w:rPr>
        <w:tab/>
        <w:t xml:space="preserve">K. Peterson, R. Deeduvanu, P. Kanjamala, and K. Boles, “A </w:t>
      </w:r>
      <w:r w:rsidRPr="00071322">
        <w:rPr>
          <w:noProof/>
          <w:sz w:val="16"/>
          <w:szCs w:val="24"/>
        </w:rPr>
        <w:t xml:space="preserve">Blockchain-Based Approach to Health Information Exchange Networks,” </w:t>
      </w:r>
      <w:r w:rsidRPr="00071322">
        <w:rPr>
          <w:i/>
          <w:iCs/>
          <w:noProof/>
          <w:sz w:val="16"/>
          <w:szCs w:val="24"/>
        </w:rPr>
        <w:t>Mayo Clin.</w:t>
      </w:r>
      <w:r w:rsidRPr="00071322">
        <w:rPr>
          <w:noProof/>
          <w:sz w:val="16"/>
          <w:szCs w:val="24"/>
        </w:rPr>
        <w:t>, no. 1, p. 10, 2016, doi: 10.1016/j.procs.2015.08.363.</w:t>
      </w:r>
    </w:p>
    <w:p w14:paraId="2901BB54"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9]</w:t>
      </w:r>
      <w:r w:rsidRPr="00071322">
        <w:rPr>
          <w:noProof/>
          <w:sz w:val="16"/>
          <w:szCs w:val="24"/>
        </w:rPr>
        <w:tab/>
        <w:t xml:space="preserve">G. Zyskind, O. Nathan, and A. S. Pentland, “Decentralizing privacy: Using Blockchain to Protect Personal Data,” </w:t>
      </w:r>
      <w:r w:rsidRPr="00071322">
        <w:rPr>
          <w:i/>
          <w:iCs/>
          <w:noProof/>
          <w:sz w:val="16"/>
          <w:szCs w:val="24"/>
        </w:rPr>
        <w:t>Proc. - 2015 IEEE Secur. Priv. Work. SPW 2015</w:t>
      </w:r>
      <w:r w:rsidRPr="00071322">
        <w:rPr>
          <w:noProof/>
          <w:sz w:val="16"/>
          <w:szCs w:val="24"/>
        </w:rPr>
        <w:t>, pp. 180–184, 2015, doi: 10.1109/SPW.2015.27.</w:t>
      </w:r>
    </w:p>
    <w:p w14:paraId="427C4A86"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0]</w:t>
      </w:r>
      <w:r w:rsidRPr="00071322">
        <w:rPr>
          <w:noProof/>
          <w:sz w:val="16"/>
          <w:szCs w:val="24"/>
        </w:rPr>
        <w:tab/>
        <w:t xml:space="preserve">IHE International Inc, “IHE IT Infrastructure ( ITI ) Technical Framework Volume 1 Integration Profiles,” </w:t>
      </w:r>
      <w:r w:rsidRPr="00071322">
        <w:rPr>
          <w:i/>
          <w:iCs/>
          <w:noProof/>
          <w:sz w:val="16"/>
          <w:szCs w:val="24"/>
        </w:rPr>
        <w:t>Int. J. Healthc. Technol. Manag.</w:t>
      </w:r>
      <w:r w:rsidRPr="00071322">
        <w:rPr>
          <w:noProof/>
          <w:sz w:val="16"/>
          <w:szCs w:val="24"/>
        </w:rPr>
        <w:t>, vol. 1, no. 8.0, pp. 1–177, 2008, doi: 10.1504/IJHTM.2008.017371.</w:t>
      </w:r>
    </w:p>
    <w:p w14:paraId="3543DBAF"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1]</w:t>
      </w:r>
      <w:r w:rsidRPr="00071322">
        <w:rPr>
          <w:noProof/>
          <w:sz w:val="16"/>
          <w:szCs w:val="24"/>
        </w:rPr>
        <w:tab/>
        <w:t>“Blockchain Consensus: A Simple Explanation Anyone Can Understand.” https://blockgeeks.com/guides/blockchain-consensus/ (accessed Oct. 13, 2020).</w:t>
      </w:r>
    </w:p>
    <w:p w14:paraId="074F9CB9"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2]</w:t>
      </w:r>
      <w:r w:rsidRPr="00071322">
        <w:rPr>
          <w:noProof/>
          <w:sz w:val="16"/>
          <w:szCs w:val="24"/>
        </w:rPr>
        <w:tab/>
        <w:t xml:space="preserve">D. Mingxiao, M. Xiaofeng, Z. Zhe, W. Xiangwei, and C. Qijun, “A review on consensus algorithm of blockchain,” </w:t>
      </w:r>
      <w:r w:rsidRPr="00071322">
        <w:rPr>
          <w:i/>
          <w:iCs/>
          <w:noProof/>
          <w:sz w:val="16"/>
          <w:szCs w:val="24"/>
        </w:rPr>
        <w:t>2017 IEEE Int. Conf. Syst. Man, Cybern. SMC 2017</w:t>
      </w:r>
      <w:r w:rsidRPr="00071322">
        <w:rPr>
          <w:noProof/>
          <w:sz w:val="16"/>
          <w:szCs w:val="24"/>
        </w:rPr>
        <w:t>, vol. 2017-Janua, pp. 2567–2572, 2017, doi: 10.1109/SMC.2017.8123011.</w:t>
      </w:r>
    </w:p>
    <w:p w14:paraId="143C1803"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3]</w:t>
      </w:r>
      <w:r w:rsidRPr="00071322">
        <w:rPr>
          <w:noProof/>
          <w:sz w:val="16"/>
          <w:szCs w:val="24"/>
        </w:rPr>
        <w:tab/>
        <w:t>“Proof-of-Work, Explained.” https://cointelegraph.com/explained/proof-of-work-explained (accessed Oct. 13, 2020).</w:t>
      </w:r>
    </w:p>
    <w:p w14:paraId="6071E469"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4]</w:t>
      </w:r>
      <w:r w:rsidRPr="00071322">
        <w:rPr>
          <w:noProof/>
          <w:sz w:val="16"/>
          <w:szCs w:val="24"/>
        </w:rPr>
        <w:tab/>
        <w:t xml:space="preserve">S. De Angelis, L. Aniello, R. Baldoni, F. Lombardi, A. Margheri, and V. Sassone, “PBFT vs proof-of-authority: Applying the CAP theorem to permissioned blockchain,” </w:t>
      </w:r>
      <w:r w:rsidRPr="00071322">
        <w:rPr>
          <w:i/>
          <w:iCs/>
          <w:noProof/>
          <w:sz w:val="16"/>
          <w:szCs w:val="24"/>
        </w:rPr>
        <w:t>CEUR Workshop Proc.</w:t>
      </w:r>
      <w:r w:rsidRPr="00071322">
        <w:rPr>
          <w:noProof/>
          <w:sz w:val="16"/>
          <w:szCs w:val="24"/>
        </w:rPr>
        <w:t>, vol. 2058, pp. 1–11, 2018.</w:t>
      </w:r>
    </w:p>
    <w:p w14:paraId="0C546844"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5]</w:t>
      </w:r>
      <w:r w:rsidRPr="00071322">
        <w:rPr>
          <w:noProof/>
          <w:sz w:val="16"/>
          <w:szCs w:val="24"/>
        </w:rPr>
        <w:tab/>
        <w:t xml:space="preserve">D. Drescher, </w:t>
      </w:r>
      <w:r w:rsidRPr="00071322">
        <w:rPr>
          <w:i/>
          <w:iCs/>
          <w:noProof/>
          <w:sz w:val="16"/>
          <w:szCs w:val="24"/>
        </w:rPr>
        <w:t>Blockchainbasics</w:t>
      </w:r>
      <w:r w:rsidRPr="00071322">
        <w:rPr>
          <w:noProof/>
          <w:sz w:val="16"/>
          <w:szCs w:val="24"/>
        </w:rPr>
        <w:t>. Apress, Berkeley, CA.</w:t>
      </w:r>
    </w:p>
    <w:p w14:paraId="1D309D32"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6]</w:t>
      </w:r>
      <w:r w:rsidRPr="00071322">
        <w:rPr>
          <w:noProof/>
          <w:sz w:val="16"/>
          <w:szCs w:val="24"/>
        </w:rPr>
        <w:tab/>
        <w:t xml:space="preserve">Z. Zheng, S. Xie, H. Dai, X. Chen, and H. Wang, “An Overview of Blockchain Technology: Architecture, Consensus, and Future Trends,” </w:t>
      </w:r>
      <w:r w:rsidRPr="00071322">
        <w:rPr>
          <w:i/>
          <w:iCs/>
          <w:noProof/>
          <w:sz w:val="16"/>
          <w:szCs w:val="24"/>
        </w:rPr>
        <w:t>Proc. - 2017 IEEE 6th Int. Congr. Big Data, BigData Congr. 2017</w:t>
      </w:r>
      <w:r w:rsidRPr="00071322">
        <w:rPr>
          <w:noProof/>
          <w:sz w:val="16"/>
          <w:szCs w:val="24"/>
        </w:rPr>
        <w:t>, no. June, pp. 557–564, 2017, doi: 10.1109/BigDataCongress.2017.85.</w:t>
      </w:r>
    </w:p>
    <w:p w14:paraId="6D0B4C3F"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7]</w:t>
      </w:r>
      <w:r w:rsidRPr="00071322">
        <w:rPr>
          <w:noProof/>
          <w:sz w:val="16"/>
          <w:szCs w:val="24"/>
        </w:rPr>
        <w:tab/>
        <w:t xml:space="preserve">K. Sultan, U. Ruhi, and R. Lakhani, </w:t>
      </w:r>
      <w:r w:rsidRPr="00071322">
        <w:rPr>
          <w:i/>
          <w:iCs/>
          <w:noProof/>
          <w:sz w:val="16"/>
          <w:szCs w:val="24"/>
        </w:rPr>
        <w:t>CONCEPTUALIZING BLOCKCHAINS: CHARACTERISTICS &amp; APPLICATIONS</w:t>
      </w:r>
      <w:r w:rsidRPr="00071322">
        <w:rPr>
          <w:noProof/>
          <w:sz w:val="16"/>
          <w:szCs w:val="24"/>
        </w:rPr>
        <w:t>. 2018.</w:t>
      </w:r>
    </w:p>
    <w:p w14:paraId="6578F8DB"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8]</w:t>
      </w:r>
      <w:r w:rsidRPr="00071322">
        <w:rPr>
          <w:noProof/>
          <w:sz w:val="16"/>
          <w:szCs w:val="24"/>
        </w:rPr>
        <w:tab/>
        <w:t>“Remix - Ethereum IDE.” https://remix.ethereum.org/ (accessed Mar. 08, 2021).</w:t>
      </w:r>
    </w:p>
    <w:p w14:paraId="6CEFE005" w14:textId="77777777" w:rsidR="00071322" w:rsidRPr="00071322" w:rsidRDefault="00071322" w:rsidP="00F26E86">
      <w:pPr>
        <w:widowControl w:val="0"/>
        <w:tabs>
          <w:tab w:val="left" w:pos="0"/>
        </w:tabs>
        <w:autoSpaceDE w:val="0"/>
        <w:autoSpaceDN w:val="0"/>
        <w:adjustRightInd w:val="0"/>
        <w:ind w:left="360" w:hanging="360"/>
        <w:jc w:val="left"/>
        <w:rPr>
          <w:noProof/>
          <w:sz w:val="16"/>
        </w:rPr>
      </w:pPr>
      <w:r w:rsidRPr="00071322">
        <w:rPr>
          <w:noProof/>
          <w:sz w:val="16"/>
          <w:szCs w:val="24"/>
        </w:rPr>
        <w:t>[39]</w:t>
      </w:r>
      <w:r w:rsidRPr="00071322">
        <w:rPr>
          <w:noProof/>
          <w:sz w:val="16"/>
          <w:szCs w:val="24"/>
        </w:rPr>
        <w:tab/>
        <w:t>“web3.eth.Contract — web3.js 1.0.0 documentation.” https://web3js.readthedocs.io/en/v1.3.4/web3-eth-contract.html (accessed Mar. 08, 2021).</w:t>
      </w:r>
    </w:p>
    <w:p w14:paraId="205F82CE" w14:textId="25351130" w:rsidR="00836367" w:rsidRPr="0056733C" w:rsidRDefault="00A578E5" w:rsidP="00F26E86">
      <w:pPr>
        <w:pStyle w:val="references"/>
        <w:numPr>
          <w:ilvl w:val="0"/>
          <w:numId w:val="0"/>
        </w:numPr>
        <w:tabs>
          <w:tab w:val="left" w:pos="0"/>
        </w:tabs>
        <w:spacing w:line="240" w:lineRule="auto"/>
        <w:ind w:left="360" w:hanging="360"/>
        <w:jc w:val="left"/>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0E9D2E6A"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Pat Mongkolwat" w:date="2021-04-15T20:37:00Z" w:initials="PM">
    <w:p w14:paraId="38836CDE" w14:textId="172A9D53" w:rsidR="005418B9" w:rsidRDefault="005418B9">
      <w:pPr>
        <w:pStyle w:val="CommentText"/>
      </w:pPr>
      <w:r>
        <w:rPr>
          <w:rStyle w:val="CommentReference"/>
        </w:rPr>
        <w:annotationRef/>
      </w:r>
      <w:r>
        <w:t>I’m not sure what do you want to say here.</w:t>
      </w:r>
      <w:r w:rsidR="0010475E">
        <w:t xml:space="preserve"> If you cut this part and </w:t>
      </w:r>
      <w:r w:rsidR="0026110A">
        <w:t>link this sentence to the next, it may sound better. But, if you have something to say here, make it clear.</w:t>
      </w:r>
    </w:p>
  </w:comment>
  <w:comment w:id="13" w:author="Pat Mongkolwat" w:date="2021-04-15T20:51:00Z" w:initials="PM">
    <w:p w14:paraId="1E43A681" w14:textId="4A281D6F" w:rsidR="001503B6" w:rsidRDefault="001503B6">
      <w:pPr>
        <w:pStyle w:val="CommentText"/>
      </w:pPr>
      <w:r>
        <w:rPr>
          <w:rStyle w:val="CommentReference"/>
        </w:rPr>
        <w:annotationRef/>
      </w:r>
      <w:r w:rsidR="00CC4639">
        <w:t>a</w:t>
      </w:r>
      <w:r w:rsidR="00FB19A9">
        <w:t xml:space="preserve">s Blockchain will help secure health information exchange. (I’m not sure </w:t>
      </w:r>
      <w:r w:rsidR="004C5EE4">
        <w:t>about “health information exchange”.)</w:t>
      </w:r>
      <w:r w:rsidR="00FB19A9">
        <w:t xml:space="preserve"> </w:t>
      </w:r>
    </w:p>
  </w:comment>
  <w:comment w:id="17" w:author="Pat Mongkolwat" w:date="2020-11-15T14:44:00Z" w:initials="PM">
    <w:p w14:paraId="13BE3CB4" w14:textId="223519E9" w:rsidR="008E0799" w:rsidRDefault="008E0799">
      <w:pPr>
        <w:pStyle w:val="CommentText"/>
      </w:pPr>
      <w:r>
        <w:rPr>
          <w:rStyle w:val="CommentReference"/>
        </w:rPr>
        <w:annotationRef/>
      </w:r>
      <w:r>
        <w:t>The network does not have actual health documents, just links to document. If ransomware were able to encrypt a hospital database, what would happen here? You need to rewrite this part.</w:t>
      </w:r>
    </w:p>
  </w:comment>
  <w:comment w:id="18" w:author="Petnathean Julled" w:date="2021-03-24T01:37:00Z" w:initials="PJ">
    <w:p w14:paraId="67B675EE" w14:textId="237128B0" w:rsidR="00F67E35" w:rsidRDefault="00F67E35">
      <w:pPr>
        <w:pStyle w:val="CommentText"/>
      </w:pPr>
      <w:r>
        <w:rPr>
          <w:rStyle w:val="CommentReference"/>
        </w:rPr>
        <w:annotationRef/>
      </w:r>
      <w:r>
        <w:t>Added the benefit provided by Blockchain.</w:t>
      </w:r>
    </w:p>
  </w:comment>
  <w:comment w:id="19" w:author="Pat Mongkolwat" w:date="2021-04-15T20:54:00Z" w:initials="PM">
    <w:p w14:paraId="1DBCAAAE" w14:textId="309D322F" w:rsidR="007F5DF4" w:rsidRDefault="007F5DF4">
      <w:pPr>
        <w:pStyle w:val="CommentText"/>
      </w:pPr>
      <w:r>
        <w:rPr>
          <w:rStyle w:val="CommentReference"/>
        </w:rPr>
        <w:annotationRef/>
      </w:r>
      <w:r>
        <w:t>You have not answered my question abov</w:t>
      </w:r>
      <w:r w:rsidR="00BE3C57">
        <w:t>e. We should talk.</w:t>
      </w:r>
    </w:p>
  </w:comment>
  <w:comment w:id="21" w:author="Pat Mongkolwat" w:date="2020-11-15T14:49:00Z" w:initials="PM">
    <w:p w14:paraId="0C752D9B" w14:textId="34A0C7C2" w:rsidR="008E0799" w:rsidRDefault="008E0799">
      <w:pPr>
        <w:pStyle w:val="CommentText"/>
      </w:pPr>
      <w:r>
        <w:rPr>
          <w:rStyle w:val="CommentReference"/>
        </w:rPr>
        <w:annotationRef/>
      </w:r>
      <w:r>
        <w:t>What about the source of health documents?</w:t>
      </w:r>
    </w:p>
  </w:comment>
  <w:comment w:id="22" w:author="Petnathean Julled" w:date="2021-03-08T04:52:00Z" w:initials="PJ">
    <w:p w14:paraId="3F542B4C" w14:textId="5388FB7B" w:rsidR="008E0799" w:rsidRDefault="008E0799">
      <w:pPr>
        <w:pStyle w:val="CommentText"/>
      </w:pPr>
      <w:r>
        <w:rPr>
          <w:rStyle w:val="CommentReference"/>
        </w:rPr>
        <w:annotationRef/>
      </w:r>
      <w:r>
        <w:t xml:space="preserve">Our blockchain can only help the source by providing them an alternative data backup by allow those who shared the document to act as data backup. To protect the source from incident itself, they still need to employ proper security function. </w:t>
      </w:r>
    </w:p>
  </w:comment>
  <w:comment w:id="23" w:author="Petnathean Julled" w:date="2021-03-24T01:37:00Z" w:initials="PJ">
    <w:p w14:paraId="47329A37" w14:textId="6C5F60A1" w:rsidR="00F67E35" w:rsidRDefault="00F67E35">
      <w:pPr>
        <w:pStyle w:val="CommentText"/>
      </w:pPr>
      <w:r>
        <w:rPr>
          <w:rStyle w:val="CommentReference"/>
        </w:rPr>
        <w:annotationRef/>
      </w:r>
      <w:r>
        <w:t>This is the benefit gained from Blockchain. The shared document also acts as data backup for the original source. Even the original has been compromised by ransomware, there will be alternate accessible document at shared hospital.</w:t>
      </w:r>
    </w:p>
  </w:comment>
  <w:comment w:id="24" w:author="Pat Mongkolwat" w:date="2021-04-15T21:00:00Z" w:initials="PM">
    <w:p w14:paraId="36EA1241" w14:textId="2DC230DF" w:rsidR="001018A5" w:rsidRDefault="001018A5">
      <w:pPr>
        <w:pStyle w:val="CommentText"/>
      </w:pPr>
      <w:r>
        <w:rPr>
          <w:rStyle w:val="CommentReference"/>
        </w:rPr>
        <w:annotationRef/>
      </w:r>
      <w:r>
        <w:t>I’m not sure when</w:t>
      </w:r>
      <w:r w:rsidR="00CC4123">
        <w:t xml:space="preserve"> you would store real healthcare documents. Do I misunderstand something here?</w:t>
      </w:r>
    </w:p>
  </w:comment>
  <w:comment w:id="30" w:author="Pat Mongkolwat" w:date="2021-04-15T21:11:00Z" w:initials="PM">
    <w:p w14:paraId="310C2845" w14:textId="7F0420FA" w:rsidR="00037BE7" w:rsidRDefault="00037BE7">
      <w:pPr>
        <w:pStyle w:val="CommentText"/>
      </w:pPr>
      <w:r>
        <w:rPr>
          <w:rStyle w:val="CommentReference"/>
        </w:rPr>
        <w:annotationRef/>
      </w:r>
      <w:r>
        <w:t>Can you show the example?</w:t>
      </w:r>
    </w:p>
  </w:comment>
  <w:comment w:id="37" w:author="Pat Mongkolwat" w:date="2021-04-15T21:19:00Z" w:initials="PM">
    <w:p w14:paraId="716E4967" w14:textId="439D91BF" w:rsidR="008E3C9F" w:rsidRDefault="008E3C9F">
      <w:pPr>
        <w:pStyle w:val="CommentText"/>
      </w:pPr>
      <w:r>
        <w:rPr>
          <w:rStyle w:val="CommentReference"/>
        </w:rPr>
        <w:annotationRef/>
      </w:r>
      <w:r>
        <w:t>?</w:t>
      </w:r>
      <w:r w:rsidR="000E3DC5">
        <w:t xml:space="preserve"> What is it?</w:t>
      </w:r>
      <w:r w:rsidR="008D42D5">
        <w:t xml:space="preserve"> Pls explain</w:t>
      </w:r>
    </w:p>
  </w:comment>
  <w:comment w:id="39" w:author="Pat Mongkolwat" w:date="2021-04-15T21:22:00Z" w:initials="PM">
    <w:p w14:paraId="0EED3178" w14:textId="23FB7A51" w:rsidR="008D42D5" w:rsidRDefault="008D42D5">
      <w:pPr>
        <w:pStyle w:val="CommentText"/>
      </w:pPr>
      <w:r>
        <w:rPr>
          <w:rStyle w:val="CommentReference"/>
        </w:rPr>
        <w:annotationRef/>
      </w:r>
      <w:r>
        <w:t>This section is too short and does not contain</w:t>
      </w:r>
      <w:r w:rsidR="00A02F6C">
        <w:t xml:space="preserve"> performance </w:t>
      </w:r>
      <w:r w:rsidR="009C7D0C">
        <w:t>criteria</w:t>
      </w:r>
      <w:r w:rsidR="00A02F6C">
        <w:t xml:space="preserve"> about </w:t>
      </w:r>
      <w:r w:rsidR="009C7D0C">
        <w:t>your system</w:t>
      </w:r>
      <w:r w:rsidR="00A02F6C">
        <w:t>.</w:t>
      </w:r>
      <w:r w:rsidR="009C7D0C">
        <w:t xml:space="preserve"> Otherwise, the content should be merge with other section.</w:t>
      </w:r>
    </w:p>
  </w:comment>
  <w:comment w:id="40" w:author="Pat Mongkolwat" w:date="2021-04-15T21:30:00Z" w:initials="PM">
    <w:p w14:paraId="231D3A68" w14:textId="77777777" w:rsidR="00AC0865" w:rsidRDefault="00DE4251">
      <w:pPr>
        <w:pStyle w:val="CommentText"/>
        <w:rPr>
          <w:rFonts w:cs="Angsana New"/>
          <w:szCs w:val="25"/>
          <w:lang w:bidi="th-TH"/>
        </w:rPr>
      </w:pPr>
      <w:r>
        <w:rPr>
          <w:rStyle w:val="CommentReference"/>
        </w:rPr>
        <w:annotationRef/>
      </w:r>
      <w:r>
        <w:rPr>
          <w:rFonts w:cs="Angsana New"/>
          <w:szCs w:val="25"/>
          <w:lang w:bidi="th-TH"/>
        </w:rPr>
        <w:t xml:space="preserve">Conclusion is more like a discussion and discussion </w:t>
      </w:r>
      <w:r w:rsidR="00AD7F13">
        <w:rPr>
          <w:rFonts w:cs="Angsana New"/>
          <w:szCs w:val="25"/>
          <w:lang w:bidi="th-TH"/>
        </w:rPr>
        <w:t xml:space="preserve">is more like a conclusion. Please consider </w:t>
      </w:r>
    </w:p>
    <w:p w14:paraId="13E659EB" w14:textId="77777777" w:rsidR="00AC0865" w:rsidRDefault="00AC0865">
      <w:pPr>
        <w:pStyle w:val="CommentText"/>
        <w:rPr>
          <w:rFonts w:cs="Angsana New"/>
          <w:szCs w:val="25"/>
          <w:lang w:bidi="th-TH"/>
        </w:rPr>
      </w:pPr>
    </w:p>
    <w:p w14:paraId="6788119A" w14:textId="3356617A" w:rsidR="00DE4251" w:rsidRPr="00DE4251" w:rsidRDefault="00AC0865">
      <w:pPr>
        <w:pStyle w:val="CommentText"/>
        <w:rPr>
          <w:rFonts w:cs="Angsana New"/>
          <w:szCs w:val="25"/>
          <w:lang w:bidi="th-TH"/>
        </w:rPr>
      </w:pPr>
      <w:r w:rsidRPr="00AC0865">
        <w:rPr>
          <w:rFonts w:cs="Angsana New"/>
          <w:szCs w:val="25"/>
          <w:lang w:bidi="th-TH"/>
        </w:rPr>
        <w:t>https://plos.org/resource/how-to-write-conclus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836CDE" w15:done="0"/>
  <w15:commentEx w15:paraId="1E43A681" w15:done="0"/>
  <w15:commentEx w15:paraId="13BE3CB4" w15:done="0"/>
  <w15:commentEx w15:paraId="67B675EE" w15:paraIdParent="13BE3CB4" w15:done="0"/>
  <w15:commentEx w15:paraId="1DBCAAAE" w15:paraIdParent="13BE3CB4" w15:done="0"/>
  <w15:commentEx w15:paraId="0C752D9B" w15:done="0"/>
  <w15:commentEx w15:paraId="3F542B4C" w15:paraIdParent="0C752D9B" w15:done="0"/>
  <w15:commentEx w15:paraId="47329A37" w15:done="0"/>
  <w15:commentEx w15:paraId="36EA1241" w15:paraIdParent="47329A37" w15:done="0"/>
  <w15:commentEx w15:paraId="310C2845" w15:done="0"/>
  <w15:commentEx w15:paraId="716E4967" w15:done="0"/>
  <w15:commentEx w15:paraId="0EED3178" w15:done="0"/>
  <w15:commentEx w15:paraId="678811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32279" w16cex:dateUtc="2021-04-15T13:37:00Z"/>
  <w16cex:commentExtensible w16cex:durableId="242325BB" w16cex:dateUtc="2021-04-15T13:51:00Z"/>
  <w16cex:commentExtensible w16cex:durableId="235BBD5F" w16cex:dateUtc="2020-11-15T07:44:00Z"/>
  <w16cex:commentExtensible w16cex:durableId="2405163C" w16cex:dateUtc="2021-03-23T18:37:00Z"/>
  <w16cex:commentExtensible w16cex:durableId="2423269A" w16cex:dateUtc="2021-04-15T13:54:00Z"/>
  <w16cex:commentExtensible w16cex:durableId="235BBE80" w16cex:dateUtc="2020-11-15T07:49:00Z"/>
  <w16cex:commentExtensible w16cex:durableId="23F02C0E" w16cex:dateUtc="2021-03-07T21:52:00Z"/>
  <w16cex:commentExtensible w16cex:durableId="24051661" w16cex:dateUtc="2021-03-23T18:37:00Z"/>
  <w16cex:commentExtensible w16cex:durableId="242327F6" w16cex:dateUtc="2021-04-15T14:00:00Z"/>
  <w16cex:commentExtensible w16cex:durableId="24232A73" w16cex:dateUtc="2021-04-15T14:11:00Z"/>
  <w16cex:commentExtensible w16cex:durableId="24232C51" w16cex:dateUtc="2021-04-15T14:19:00Z"/>
  <w16cex:commentExtensible w16cex:durableId="24232D10" w16cex:dateUtc="2021-04-15T14:22:00Z"/>
  <w16cex:commentExtensible w16cex:durableId="24232EE5" w16cex:dateUtc="2021-04-15T14: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836CDE" w16cid:durableId="24232279"/>
  <w16cid:commentId w16cid:paraId="1E43A681" w16cid:durableId="242325BB"/>
  <w16cid:commentId w16cid:paraId="13BE3CB4" w16cid:durableId="235BBD5F"/>
  <w16cid:commentId w16cid:paraId="67B675EE" w16cid:durableId="2405163C"/>
  <w16cid:commentId w16cid:paraId="1DBCAAAE" w16cid:durableId="2423269A"/>
  <w16cid:commentId w16cid:paraId="0C752D9B" w16cid:durableId="235BBE80"/>
  <w16cid:commentId w16cid:paraId="3F542B4C" w16cid:durableId="23F02C0E"/>
  <w16cid:commentId w16cid:paraId="47329A37" w16cid:durableId="24051661"/>
  <w16cid:commentId w16cid:paraId="36EA1241" w16cid:durableId="242327F6"/>
  <w16cid:commentId w16cid:paraId="310C2845" w16cid:durableId="24232A73"/>
  <w16cid:commentId w16cid:paraId="716E4967" w16cid:durableId="24232C51"/>
  <w16cid:commentId w16cid:paraId="0EED3178" w16cid:durableId="24232D10"/>
  <w16cid:commentId w16cid:paraId="6788119A" w16cid:durableId="24232E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548D6E" w14:textId="77777777" w:rsidR="00CF3402" w:rsidRDefault="00CF3402" w:rsidP="001A3B3D">
      <w:r>
        <w:separator/>
      </w:r>
    </w:p>
  </w:endnote>
  <w:endnote w:type="continuationSeparator" w:id="0">
    <w:p w14:paraId="06665D3F" w14:textId="77777777" w:rsidR="00CF3402" w:rsidRDefault="00CF3402"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D9614" w14:textId="77777777" w:rsidR="008E0799" w:rsidRPr="006F6D3D" w:rsidRDefault="008E0799"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D7F983" w14:textId="77777777" w:rsidR="00CF3402" w:rsidRDefault="00CF3402" w:rsidP="001A3B3D">
      <w:r>
        <w:separator/>
      </w:r>
    </w:p>
  </w:footnote>
  <w:footnote w:type="continuationSeparator" w:id="0">
    <w:p w14:paraId="34367CCA" w14:textId="77777777" w:rsidR="00CF3402" w:rsidRDefault="00CF3402"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t Mongkolwat">
    <w15:presenceInfo w15:providerId="Windows Live" w15:userId="46527818c11c59d6"/>
  </w15:person>
  <w15:person w15:author="Petnathean Julled">
    <w15:presenceInfo w15:providerId="Windows Live" w15:userId="0e2ce6bcdf9157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trackRevisions/>
  <w:defaultTabStop w:val="720"/>
  <w:doNotHyphenateCaps/>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0576"/>
    <w:rsid w:val="00001838"/>
    <w:rsid w:val="00001D3B"/>
    <w:rsid w:val="00002237"/>
    <w:rsid w:val="00002428"/>
    <w:rsid w:val="0000269F"/>
    <w:rsid w:val="00003C52"/>
    <w:rsid w:val="00003D44"/>
    <w:rsid w:val="00004443"/>
    <w:rsid w:val="00006F34"/>
    <w:rsid w:val="000109EF"/>
    <w:rsid w:val="000119A7"/>
    <w:rsid w:val="0001316A"/>
    <w:rsid w:val="00013F6D"/>
    <w:rsid w:val="0001422F"/>
    <w:rsid w:val="000144F2"/>
    <w:rsid w:val="00016CC8"/>
    <w:rsid w:val="00016E6F"/>
    <w:rsid w:val="000179F5"/>
    <w:rsid w:val="00020A32"/>
    <w:rsid w:val="00020DEA"/>
    <w:rsid w:val="00021B22"/>
    <w:rsid w:val="00022876"/>
    <w:rsid w:val="00023739"/>
    <w:rsid w:val="000242CE"/>
    <w:rsid w:val="00024891"/>
    <w:rsid w:val="00024BC1"/>
    <w:rsid w:val="0002560C"/>
    <w:rsid w:val="00026536"/>
    <w:rsid w:val="00030330"/>
    <w:rsid w:val="000306E5"/>
    <w:rsid w:val="00032362"/>
    <w:rsid w:val="00032977"/>
    <w:rsid w:val="00032D1A"/>
    <w:rsid w:val="0003356C"/>
    <w:rsid w:val="00037BE7"/>
    <w:rsid w:val="000410E8"/>
    <w:rsid w:val="00042AB2"/>
    <w:rsid w:val="00042D14"/>
    <w:rsid w:val="00044FA9"/>
    <w:rsid w:val="00045E93"/>
    <w:rsid w:val="00046451"/>
    <w:rsid w:val="0004781E"/>
    <w:rsid w:val="000500E9"/>
    <w:rsid w:val="0005100A"/>
    <w:rsid w:val="00051C49"/>
    <w:rsid w:val="0005757E"/>
    <w:rsid w:val="0006080A"/>
    <w:rsid w:val="000615FA"/>
    <w:rsid w:val="00064D45"/>
    <w:rsid w:val="00066CD8"/>
    <w:rsid w:val="00071322"/>
    <w:rsid w:val="000713E3"/>
    <w:rsid w:val="0007149B"/>
    <w:rsid w:val="00071AF8"/>
    <w:rsid w:val="000737EF"/>
    <w:rsid w:val="000746A6"/>
    <w:rsid w:val="00075E91"/>
    <w:rsid w:val="000833B6"/>
    <w:rsid w:val="000836BE"/>
    <w:rsid w:val="00084741"/>
    <w:rsid w:val="00085632"/>
    <w:rsid w:val="000864FC"/>
    <w:rsid w:val="0008758A"/>
    <w:rsid w:val="00087639"/>
    <w:rsid w:val="00091E4D"/>
    <w:rsid w:val="00091F67"/>
    <w:rsid w:val="000945DC"/>
    <w:rsid w:val="00097BC2"/>
    <w:rsid w:val="000A146C"/>
    <w:rsid w:val="000A26BE"/>
    <w:rsid w:val="000A2D04"/>
    <w:rsid w:val="000A3548"/>
    <w:rsid w:val="000A50F9"/>
    <w:rsid w:val="000A5340"/>
    <w:rsid w:val="000A5743"/>
    <w:rsid w:val="000A6808"/>
    <w:rsid w:val="000A75E4"/>
    <w:rsid w:val="000B1453"/>
    <w:rsid w:val="000B18F1"/>
    <w:rsid w:val="000B636C"/>
    <w:rsid w:val="000B6A2E"/>
    <w:rsid w:val="000C1E68"/>
    <w:rsid w:val="000C2790"/>
    <w:rsid w:val="000C27F6"/>
    <w:rsid w:val="000D228A"/>
    <w:rsid w:val="000D6140"/>
    <w:rsid w:val="000E219F"/>
    <w:rsid w:val="000E2287"/>
    <w:rsid w:val="000E2EAC"/>
    <w:rsid w:val="000E3DC5"/>
    <w:rsid w:val="000E65CA"/>
    <w:rsid w:val="000E73B3"/>
    <w:rsid w:val="000F1E06"/>
    <w:rsid w:val="000F1ECD"/>
    <w:rsid w:val="000F3406"/>
    <w:rsid w:val="000F5BB4"/>
    <w:rsid w:val="000F6C48"/>
    <w:rsid w:val="000F7BE4"/>
    <w:rsid w:val="00100CB0"/>
    <w:rsid w:val="001018A5"/>
    <w:rsid w:val="0010475E"/>
    <w:rsid w:val="001052E8"/>
    <w:rsid w:val="00106EAF"/>
    <w:rsid w:val="001107CE"/>
    <w:rsid w:val="00110FFD"/>
    <w:rsid w:val="00112B36"/>
    <w:rsid w:val="00112CA9"/>
    <w:rsid w:val="001204E8"/>
    <w:rsid w:val="001222C0"/>
    <w:rsid w:val="00123456"/>
    <w:rsid w:val="00125442"/>
    <w:rsid w:val="0012627F"/>
    <w:rsid w:val="0012764E"/>
    <w:rsid w:val="00127BFE"/>
    <w:rsid w:val="0013079C"/>
    <w:rsid w:val="00131450"/>
    <w:rsid w:val="00132738"/>
    <w:rsid w:val="00132B8B"/>
    <w:rsid w:val="001343C8"/>
    <w:rsid w:val="00136090"/>
    <w:rsid w:val="0013631E"/>
    <w:rsid w:val="0014015E"/>
    <w:rsid w:val="00140B9B"/>
    <w:rsid w:val="00141455"/>
    <w:rsid w:val="00141B23"/>
    <w:rsid w:val="00143AA5"/>
    <w:rsid w:val="00145007"/>
    <w:rsid w:val="001458BE"/>
    <w:rsid w:val="001503B6"/>
    <w:rsid w:val="001509B0"/>
    <w:rsid w:val="00152380"/>
    <w:rsid w:val="00152DBD"/>
    <w:rsid w:val="00156106"/>
    <w:rsid w:val="00157033"/>
    <w:rsid w:val="00160F61"/>
    <w:rsid w:val="001614CE"/>
    <w:rsid w:val="00161520"/>
    <w:rsid w:val="0016198E"/>
    <w:rsid w:val="001653E4"/>
    <w:rsid w:val="0016700F"/>
    <w:rsid w:val="0016754C"/>
    <w:rsid w:val="00170082"/>
    <w:rsid w:val="0017315B"/>
    <w:rsid w:val="001756B0"/>
    <w:rsid w:val="00183AB6"/>
    <w:rsid w:val="0018524D"/>
    <w:rsid w:val="00185667"/>
    <w:rsid w:val="001868BF"/>
    <w:rsid w:val="001878BC"/>
    <w:rsid w:val="0019172D"/>
    <w:rsid w:val="00191F70"/>
    <w:rsid w:val="00191F77"/>
    <w:rsid w:val="00192185"/>
    <w:rsid w:val="00192A3F"/>
    <w:rsid w:val="00193BFC"/>
    <w:rsid w:val="001947B4"/>
    <w:rsid w:val="001961A9"/>
    <w:rsid w:val="00196B61"/>
    <w:rsid w:val="00197B87"/>
    <w:rsid w:val="001A0257"/>
    <w:rsid w:val="001A0C10"/>
    <w:rsid w:val="001A1A6D"/>
    <w:rsid w:val="001A2062"/>
    <w:rsid w:val="001A2EFD"/>
    <w:rsid w:val="001A3B3D"/>
    <w:rsid w:val="001A3E14"/>
    <w:rsid w:val="001A3F4A"/>
    <w:rsid w:val="001A6361"/>
    <w:rsid w:val="001A75A7"/>
    <w:rsid w:val="001A7692"/>
    <w:rsid w:val="001B02C6"/>
    <w:rsid w:val="001B079E"/>
    <w:rsid w:val="001B1B2E"/>
    <w:rsid w:val="001B500B"/>
    <w:rsid w:val="001B62BA"/>
    <w:rsid w:val="001B67DC"/>
    <w:rsid w:val="001B6B77"/>
    <w:rsid w:val="001B6F08"/>
    <w:rsid w:val="001B7AC4"/>
    <w:rsid w:val="001C084F"/>
    <w:rsid w:val="001C16CD"/>
    <w:rsid w:val="001C6775"/>
    <w:rsid w:val="001C7410"/>
    <w:rsid w:val="001D00CA"/>
    <w:rsid w:val="001D1A5A"/>
    <w:rsid w:val="001D1FCE"/>
    <w:rsid w:val="001D3241"/>
    <w:rsid w:val="001D5618"/>
    <w:rsid w:val="001D6252"/>
    <w:rsid w:val="001E2BF1"/>
    <w:rsid w:val="001E2F1B"/>
    <w:rsid w:val="001E5758"/>
    <w:rsid w:val="001E68A8"/>
    <w:rsid w:val="001E6DB4"/>
    <w:rsid w:val="001F0AA6"/>
    <w:rsid w:val="001F1D32"/>
    <w:rsid w:val="001F4039"/>
    <w:rsid w:val="001F4ABE"/>
    <w:rsid w:val="00200C0A"/>
    <w:rsid w:val="002011D8"/>
    <w:rsid w:val="0020354F"/>
    <w:rsid w:val="0020479F"/>
    <w:rsid w:val="00210268"/>
    <w:rsid w:val="00210637"/>
    <w:rsid w:val="00210F3F"/>
    <w:rsid w:val="002111C3"/>
    <w:rsid w:val="0021269E"/>
    <w:rsid w:val="00212751"/>
    <w:rsid w:val="002127FB"/>
    <w:rsid w:val="00212F8C"/>
    <w:rsid w:val="002141CC"/>
    <w:rsid w:val="002145B3"/>
    <w:rsid w:val="00214D6E"/>
    <w:rsid w:val="0021595C"/>
    <w:rsid w:val="002178C3"/>
    <w:rsid w:val="00223300"/>
    <w:rsid w:val="0022367A"/>
    <w:rsid w:val="00223B76"/>
    <w:rsid w:val="00223ECB"/>
    <w:rsid w:val="00224898"/>
    <w:rsid w:val="002254A9"/>
    <w:rsid w:val="00225F49"/>
    <w:rsid w:val="00232F36"/>
    <w:rsid w:val="00233D97"/>
    <w:rsid w:val="002347A2"/>
    <w:rsid w:val="00234FC8"/>
    <w:rsid w:val="00236037"/>
    <w:rsid w:val="0023645E"/>
    <w:rsid w:val="00236E45"/>
    <w:rsid w:val="002415F1"/>
    <w:rsid w:val="00241DE8"/>
    <w:rsid w:val="00242DEE"/>
    <w:rsid w:val="00243BBE"/>
    <w:rsid w:val="00247ECC"/>
    <w:rsid w:val="00250C7B"/>
    <w:rsid w:val="00250D5F"/>
    <w:rsid w:val="00252F5E"/>
    <w:rsid w:val="002545A4"/>
    <w:rsid w:val="00254605"/>
    <w:rsid w:val="00256F77"/>
    <w:rsid w:val="0026110A"/>
    <w:rsid w:val="00261867"/>
    <w:rsid w:val="00265222"/>
    <w:rsid w:val="00266EE1"/>
    <w:rsid w:val="00267F37"/>
    <w:rsid w:val="00270605"/>
    <w:rsid w:val="002719BC"/>
    <w:rsid w:val="00272E32"/>
    <w:rsid w:val="00272F86"/>
    <w:rsid w:val="00273873"/>
    <w:rsid w:val="00274455"/>
    <w:rsid w:val="00275B51"/>
    <w:rsid w:val="00281A9F"/>
    <w:rsid w:val="00284248"/>
    <w:rsid w:val="0028506C"/>
    <w:rsid w:val="002850E3"/>
    <w:rsid w:val="0028793C"/>
    <w:rsid w:val="002916E2"/>
    <w:rsid w:val="00292520"/>
    <w:rsid w:val="00292F74"/>
    <w:rsid w:val="002938C0"/>
    <w:rsid w:val="00294530"/>
    <w:rsid w:val="00295214"/>
    <w:rsid w:val="00295A21"/>
    <w:rsid w:val="002A148D"/>
    <w:rsid w:val="002A1A83"/>
    <w:rsid w:val="002A3023"/>
    <w:rsid w:val="002A3708"/>
    <w:rsid w:val="002A4811"/>
    <w:rsid w:val="002A5C3C"/>
    <w:rsid w:val="002A69F3"/>
    <w:rsid w:val="002A70B2"/>
    <w:rsid w:val="002A7358"/>
    <w:rsid w:val="002B0990"/>
    <w:rsid w:val="002B17C1"/>
    <w:rsid w:val="002B2486"/>
    <w:rsid w:val="002B38A9"/>
    <w:rsid w:val="002B4899"/>
    <w:rsid w:val="002B5937"/>
    <w:rsid w:val="002B5E54"/>
    <w:rsid w:val="002B68A5"/>
    <w:rsid w:val="002B6ED1"/>
    <w:rsid w:val="002B7A64"/>
    <w:rsid w:val="002C0AAF"/>
    <w:rsid w:val="002C4618"/>
    <w:rsid w:val="002C4EAF"/>
    <w:rsid w:val="002C5CD3"/>
    <w:rsid w:val="002C6957"/>
    <w:rsid w:val="002C720C"/>
    <w:rsid w:val="002C748E"/>
    <w:rsid w:val="002C7A7B"/>
    <w:rsid w:val="002D0403"/>
    <w:rsid w:val="002D05CC"/>
    <w:rsid w:val="002D0F01"/>
    <w:rsid w:val="002D24F6"/>
    <w:rsid w:val="002D3F23"/>
    <w:rsid w:val="002D555E"/>
    <w:rsid w:val="002D5A35"/>
    <w:rsid w:val="002D6233"/>
    <w:rsid w:val="002D7E38"/>
    <w:rsid w:val="002E114C"/>
    <w:rsid w:val="002E461B"/>
    <w:rsid w:val="002E4EBC"/>
    <w:rsid w:val="002E6E2C"/>
    <w:rsid w:val="002E6EC2"/>
    <w:rsid w:val="002E7F0D"/>
    <w:rsid w:val="002F12AC"/>
    <w:rsid w:val="002F2F94"/>
    <w:rsid w:val="002F47EE"/>
    <w:rsid w:val="002F73A1"/>
    <w:rsid w:val="002F7F89"/>
    <w:rsid w:val="00302B83"/>
    <w:rsid w:val="00303E2F"/>
    <w:rsid w:val="0030529B"/>
    <w:rsid w:val="00306A89"/>
    <w:rsid w:val="00306BE3"/>
    <w:rsid w:val="00306C9A"/>
    <w:rsid w:val="00307ED5"/>
    <w:rsid w:val="00307FD6"/>
    <w:rsid w:val="003128C7"/>
    <w:rsid w:val="00313895"/>
    <w:rsid w:val="00314E46"/>
    <w:rsid w:val="00315E3D"/>
    <w:rsid w:val="00316D18"/>
    <w:rsid w:val="003171A6"/>
    <w:rsid w:val="003200E6"/>
    <w:rsid w:val="00321856"/>
    <w:rsid w:val="00323801"/>
    <w:rsid w:val="00323839"/>
    <w:rsid w:val="003238A1"/>
    <w:rsid w:val="00325BFE"/>
    <w:rsid w:val="00331755"/>
    <w:rsid w:val="00334B58"/>
    <w:rsid w:val="00334D32"/>
    <w:rsid w:val="00335D66"/>
    <w:rsid w:val="00336087"/>
    <w:rsid w:val="003409D5"/>
    <w:rsid w:val="00341276"/>
    <w:rsid w:val="00341727"/>
    <w:rsid w:val="00342BEE"/>
    <w:rsid w:val="0034403D"/>
    <w:rsid w:val="00346DFD"/>
    <w:rsid w:val="0035023C"/>
    <w:rsid w:val="00353330"/>
    <w:rsid w:val="00354193"/>
    <w:rsid w:val="00354762"/>
    <w:rsid w:val="00354FCF"/>
    <w:rsid w:val="0035791C"/>
    <w:rsid w:val="00360548"/>
    <w:rsid w:val="0036107E"/>
    <w:rsid w:val="00362919"/>
    <w:rsid w:val="00365522"/>
    <w:rsid w:val="00365D76"/>
    <w:rsid w:val="003668C8"/>
    <w:rsid w:val="003668EE"/>
    <w:rsid w:val="00366D5E"/>
    <w:rsid w:val="00370C72"/>
    <w:rsid w:val="00371EC5"/>
    <w:rsid w:val="00374DA5"/>
    <w:rsid w:val="00377B8A"/>
    <w:rsid w:val="003800AF"/>
    <w:rsid w:val="003801B3"/>
    <w:rsid w:val="003820C4"/>
    <w:rsid w:val="003821C7"/>
    <w:rsid w:val="00382218"/>
    <w:rsid w:val="003843D3"/>
    <w:rsid w:val="003920F8"/>
    <w:rsid w:val="003921E0"/>
    <w:rsid w:val="00392A63"/>
    <w:rsid w:val="00393720"/>
    <w:rsid w:val="00395EA1"/>
    <w:rsid w:val="0039632C"/>
    <w:rsid w:val="00396588"/>
    <w:rsid w:val="003A0425"/>
    <w:rsid w:val="003A05A4"/>
    <w:rsid w:val="003A19E2"/>
    <w:rsid w:val="003A397A"/>
    <w:rsid w:val="003B06FC"/>
    <w:rsid w:val="003B0812"/>
    <w:rsid w:val="003B0BD8"/>
    <w:rsid w:val="003B0E7A"/>
    <w:rsid w:val="003B1472"/>
    <w:rsid w:val="003B2B40"/>
    <w:rsid w:val="003B4E04"/>
    <w:rsid w:val="003B57C4"/>
    <w:rsid w:val="003C3AAB"/>
    <w:rsid w:val="003C4183"/>
    <w:rsid w:val="003C5208"/>
    <w:rsid w:val="003C556E"/>
    <w:rsid w:val="003C59FE"/>
    <w:rsid w:val="003C67B9"/>
    <w:rsid w:val="003D1AD5"/>
    <w:rsid w:val="003D24B2"/>
    <w:rsid w:val="003D2C8E"/>
    <w:rsid w:val="003D4830"/>
    <w:rsid w:val="003D5060"/>
    <w:rsid w:val="003D544D"/>
    <w:rsid w:val="003D5BC2"/>
    <w:rsid w:val="003D71DA"/>
    <w:rsid w:val="003D7F66"/>
    <w:rsid w:val="003E065B"/>
    <w:rsid w:val="003E0A9C"/>
    <w:rsid w:val="003E1BFE"/>
    <w:rsid w:val="003E3AD8"/>
    <w:rsid w:val="003E3C6E"/>
    <w:rsid w:val="003E4663"/>
    <w:rsid w:val="003E631C"/>
    <w:rsid w:val="003F1EAE"/>
    <w:rsid w:val="003F44B9"/>
    <w:rsid w:val="003F4C1D"/>
    <w:rsid w:val="003F56FC"/>
    <w:rsid w:val="003F5A08"/>
    <w:rsid w:val="003F6DE2"/>
    <w:rsid w:val="0040157C"/>
    <w:rsid w:val="0040443F"/>
    <w:rsid w:val="00405954"/>
    <w:rsid w:val="00410B2F"/>
    <w:rsid w:val="0041542F"/>
    <w:rsid w:val="00415FB4"/>
    <w:rsid w:val="00416CE0"/>
    <w:rsid w:val="00420716"/>
    <w:rsid w:val="00420E92"/>
    <w:rsid w:val="004215B0"/>
    <w:rsid w:val="00423CC4"/>
    <w:rsid w:val="0042523C"/>
    <w:rsid w:val="00426F86"/>
    <w:rsid w:val="00430938"/>
    <w:rsid w:val="004325FB"/>
    <w:rsid w:val="00435560"/>
    <w:rsid w:val="00435BC9"/>
    <w:rsid w:val="00437339"/>
    <w:rsid w:val="00437363"/>
    <w:rsid w:val="00442CD0"/>
    <w:rsid w:val="004432BA"/>
    <w:rsid w:val="004433FD"/>
    <w:rsid w:val="00443782"/>
    <w:rsid w:val="00443909"/>
    <w:rsid w:val="0044407E"/>
    <w:rsid w:val="00446A52"/>
    <w:rsid w:val="00447218"/>
    <w:rsid w:val="00447383"/>
    <w:rsid w:val="00447BB9"/>
    <w:rsid w:val="00450D58"/>
    <w:rsid w:val="00453C10"/>
    <w:rsid w:val="00454531"/>
    <w:rsid w:val="00454B43"/>
    <w:rsid w:val="0045794A"/>
    <w:rsid w:val="004600F8"/>
    <w:rsid w:val="0046031D"/>
    <w:rsid w:val="0046043C"/>
    <w:rsid w:val="00463E07"/>
    <w:rsid w:val="004670D2"/>
    <w:rsid w:val="00470198"/>
    <w:rsid w:val="00471B41"/>
    <w:rsid w:val="004720C8"/>
    <w:rsid w:val="00473AC9"/>
    <w:rsid w:val="00473BB5"/>
    <w:rsid w:val="00473D83"/>
    <w:rsid w:val="00475F42"/>
    <w:rsid w:val="004779B0"/>
    <w:rsid w:val="004815C2"/>
    <w:rsid w:val="00482CF5"/>
    <w:rsid w:val="0048517F"/>
    <w:rsid w:val="004906FE"/>
    <w:rsid w:val="00491017"/>
    <w:rsid w:val="00492CFF"/>
    <w:rsid w:val="00494E56"/>
    <w:rsid w:val="00494EAC"/>
    <w:rsid w:val="0049526F"/>
    <w:rsid w:val="00495EFE"/>
    <w:rsid w:val="0049757A"/>
    <w:rsid w:val="004A1602"/>
    <w:rsid w:val="004A450A"/>
    <w:rsid w:val="004A4973"/>
    <w:rsid w:val="004A70F4"/>
    <w:rsid w:val="004A7987"/>
    <w:rsid w:val="004A7EF0"/>
    <w:rsid w:val="004B1D28"/>
    <w:rsid w:val="004B393C"/>
    <w:rsid w:val="004B3B29"/>
    <w:rsid w:val="004C19C1"/>
    <w:rsid w:val="004C3BAC"/>
    <w:rsid w:val="004C48D7"/>
    <w:rsid w:val="004C4A92"/>
    <w:rsid w:val="004C5EE4"/>
    <w:rsid w:val="004C67F6"/>
    <w:rsid w:val="004C6854"/>
    <w:rsid w:val="004C7765"/>
    <w:rsid w:val="004D1066"/>
    <w:rsid w:val="004D50EC"/>
    <w:rsid w:val="004D555A"/>
    <w:rsid w:val="004D6DB3"/>
    <w:rsid w:val="004D72B5"/>
    <w:rsid w:val="004D7BFE"/>
    <w:rsid w:val="004E10FB"/>
    <w:rsid w:val="004E124F"/>
    <w:rsid w:val="004E1B4A"/>
    <w:rsid w:val="004E29BD"/>
    <w:rsid w:val="004E33F7"/>
    <w:rsid w:val="004E49E2"/>
    <w:rsid w:val="004E5CFA"/>
    <w:rsid w:val="004E6164"/>
    <w:rsid w:val="004E651F"/>
    <w:rsid w:val="004F07D1"/>
    <w:rsid w:val="004F0B26"/>
    <w:rsid w:val="004F13FB"/>
    <w:rsid w:val="004F1B9E"/>
    <w:rsid w:val="004F24AC"/>
    <w:rsid w:val="004F4394"/>
    <w:rsid w:val="004F515D"/>
    <w:rsid w:val="004F6107"/>
    <w:rsid w:val="00500F30"/>
    <w:rsid w:val="00502628"/>
    <w:rsid w:val="0050300B"/>
    <w:rsid w:val="0050302E"/>
    <w:rsid w:val="005042C7"/>
    <w:rsid w:val="00505CE2"/>
    <w:rsid w:val="005061B7"/>
    <w:rsid w:val="0050684C"/>
    <w:rsid w:val="0050728C"/>
    <w:rsid w:val="00510F1B"/>
    <w:rsid w:val="0051379D"/>
    <w:rsid w:val="00513E29"/>
    <w:rsid w:val="00514384"/>
    <w:rsid w:val="00514B60"/>
    <w:rsid w:val="0051718A"/>
    <w:rsid w:val="00520473"/>
    <w:rsid w:val="00520D38"/>
    <w:rsid w:val="00521BC4"/>
    <w:rsid w:val="00524C2C"/>
    <w:rsid w:val="005261C9"/>
    <w:rsid w:val="00526367"/>
    <w:rsid w:val="00526E35"/>
    <w:rsid w:val="0053287C"/>
    <w:rsid w:val="00532881"/>
    <w:rsid w:val="00532A94"/>
    <w:rsid w:val="005342F4"/>
    <w:rsid w:val="0053480D"/>
    <w:rsid w:val="00534BCE"/>
    <w:rsid w:val="005366B0"/>
    <w:rsid w:val="00537681"/>
    <w:rsid w:val="005376CA"/>
    <w:rsid w:val="00540E73"/>
    <w:rsid w:val="00540EC1"/>
    <w:rsid w:val="005418B9"/>
    <w:rsid w:val="00542DEA"/>
    <w:rsid w:val="005447AD"/>
    <w:rsid w:val="005517D8"/>
    <w:rsid w:val="00551B7F"/>
    <w:rsid w:val="005527A1"/>
    <w:rsid w:val="0055495B"/>
    <w:rsid w:val="00554D81"/>
    <w:rsid w:val="00555242"/>
    <w:rsid w:val="00555F31"/>
    <w:rsid w:val="0055773A"/>
    <w:rsid w:val="00557F0D"/>
    <w:rsid w:val="00563F17"/>
    <w:rsid w:val="0056610F"/>
    <w:rsid w:val="0056733C"/>
    <w:rsid w:val="0057043F"/>
    <w:rsid w:val="0057136C"/>
    <w:rsid w:val="005718D8"/>
    <w:rsid w:val="00572028"/>
    <w:rsid w:val="005740B9"/>
    <w:rsid w:val="00575A83"/>
    <w:rsid w:val="00575B4C"/>
    <w:rsid w:val="00575BCA"/>
    <w:rsid w:val="00577E8A"/>
    <w:rsid w:val="00581D71"/>
    <w:rsid w:val="00583B9E"/>
    <w:rsid w:val="005841E9"/>
    <w:rsid w:val="00585432"/>
    <w:rsid w:val="00585EB5"/>
    <w:rsid w:val="00586E18"/>
    <w:rsid w:val="005909FD"/>
    <w:rsid w:val="00591110"/>
    <w:rsid w:val="0059340D"/>
    <w:rsid w:val="00595DD8"/>
    <w:rsid w:val="005A0961"/>
    <w:rsid w:val="005A42A3"/>
    <w:rsid w:val="005A5A6C"/>
    <w:rsid w:val="005A5B6E"/>
    <w:rsid w:val="005A6603"/>
    <w:rsid w:val="005A6AB6"/>
    <w:rsid w:val="005B0344"/>
    <w:rsid w:val="005B0B4C"/>
    <w:rsid w:val="005B2B08"/>
    <w:rsid w:val="005B2BB7"/>
    <w:rsid w:val="005B520E"/>
    <w:rsid w:val="005B54B0"/>
    <w:rsid w:val="005B6A0D"/>
    <w:rsid w:val="005B75A2"/>
    <w:rsid w:val="005C0F45"/>
    <w:rsid w:val="005C30C9"/>
    <w:rsid w:val="005C3F59"/>
    <w:rsid w:val="005C41ED"/>
    <w:rsid w:val="005D0433"/>
    <w:rsid w:val="005D0AE9"/>
    <w:rsid w:val="005D31E9"/>
    <w:rsid w:val="005D329C"/>
    <w:rsid w:val="005D5662"/>
    <w:rsid w:val="005E0E43"/>
    <w:rsid w:val="005E157E"/>
    <w:rsid w:val="005E1F98"/>
    <w:rsid w:val="005E2800"/>
    <w:rsid w:val="005E2F68"/>
    <w:rsid w:val="005E475B"/>
    <w:rsid w:val="005E743A"/>
    <w:rsid w:val="005F075D"/>
    <w:rsid w:val="005F219D"/>
    <w:rsid w:val="005F2B5C"/>
    <w:rsid w:val="005F2CCD"/>
    <w:rsid w:val="005F36FF"/>
    <w:rsid w:val="005F3C27"/>
    <w:rsid w:val="005F4575"/>
    <w:rsid w:val="005F6466"/>
    <w:rsid w:val="0060008D"/>
    <w:rsid w:val="00601116"/>
    <w:rsid w:val="00602CBB"/>
    <w:rsid w:val="006035DE"/>
    <w:rsid w:val="0060401F"/>
    <w:rsid w:val="00604684"/>
    <w:rsid w:val="00605825"/>
    <w:rsid w:val="00606948"/>
    <w:rsid w:val="00606D7F"/>
    <w:rsid w:val="00607702"/>
    <w:rsid w:val="006100C3"/>
    <w:rsid w:val="00612112"/>
    <w:rsid w:val="006131BC"/>
    <w:rsid w:val="00613A65"/>
    <w:rsid w:val="00614C05"/>
    <w:rsid w:val="00614C49"/>
    <w:rsid w:val="00615172"/>
    <w:rsid w:val="00615880"/>
    <w:rsid w:val="00615DCD"/>
    <w:rsid w:val="006162D7"/>
    <w:rsid w:val="00616EBA"/>
    <w:rsid w:val="0062188F"/>
    <w:rsid w:val="00622152"/>
    <w:rsid w:val="0062380A"/>
    <w:rsid w:val="00624E35"/>
    <w:rsid w:val="00627721"/>
    <w:rsid w:val="00632C50"/>
    <w:rsid w:val="0063385B"/>
    <w:rsid w:val="00633DCB"/>
    <w:rsid w:val="00634155"/>
    <w:rsid w:val="00634BA5"/>
    <w:rsid w:val="00637B90"/>
    <w:rsid w:val="0064311C"/>
    <w:rsid w:val="006432BA"/>
    <w:rsid w:val="0064555D"/>
    <w:rsid w:val="00645853"/>
    <w:rsid w:val="00645D22"/>
    <w:rsid w:val="00646052"/>
    <w:rsid w:val="006476B7"/>
    <w:rsid w:val="0064778D"/>
    <w:rsid w:val="00647B42"/>
    <w:rsid w:val="00647D73"/>
    <w:rsid w:val="00651A08"/>
    <w:rsid w:val="00654204"/>
    <w:rsid w:val="00654615"/>
    <w:rsid w:val="00656EFE"/>
    <w:rsid w:val="00657B02"/>
    <w:rsid w:val="00660B6F"/>
    <w:rsid w:val="00661D4C"/>
    <w:rsid w:val="00662B0A"/>
    <w:rsid w:val="00665B0F"/>
    <w:rsid w:val="00670434"/>
    <w:rsid w:val="00670FCD"/>
    <w:rsid w:val="00672392"/>
    <w:rsid w:val="006741B2"/>
    <w:rsid w:val="0068039B"/>
    <w:rsid w:val="00681318"/>
    <w:rsid w:val="00682593"/>
    <w:rsid w:val="00682D2B"/>
    <w:rsid w:val="006835AC"/>
    <w:rsid w:val="00684CDE"/>
    <w:rsid w:val="006909D9"/>
    <w:rsid w:val="00691E6B"/>
    <w:rsid w:val="006925CE"/>
    <w:rsid w:val="006937D7"/>
    <w:rsid w:val="006954E7"/>
    <w:rsid w:val="00695A3B"/>
    <w:rsid w:val="00695F91"/>
    <w:rsid w:val="00697591"/>
    <w:rsid w:val="006A0C1B"/>
    <w:rsid w:val="006A3198"/>
    <w:rsid w:val="006A4889"/>
    <w:rsid w:val="006A7E6F"/>
    <w:rsid w:val="006B02DA"/>
    <w:rsid w:val="006B0C3C"/>
    <w:rsid w:val="006B1FE7"/>
    <w:rsid w:val="006B3203"/>
    <w:rsid w:val="006B39F6"/>
    <w:rsid w:val="006B618D"/>
    <w:rsid w:val="006B6B66"/>
    <w:rsid w:val="006C001D"/>
    <w:rsid w:val="006C029F"/>
    <w:rsid w:val="006C07A5"/>
    <w:rsid w:val="006C10C6"/>
    <w:rsid w:val="006C1B51"/>
    <w:rsid w:val="006C31CB"/>
    <w:rsid w:val="006C4A21"/>
    <w:rsid w:val="006D073A"/>
    <w:rsid w:val="006D26A7"/>
    <w:rsid w:val="006D292D"/>
    <w:rsid w:val="006D496F"/>
    <w:rsid w:val="006D5091"/>
    <w:rsid w:val="006D7D5F"/>
    <w:rsid w:val="006E2056"/>
    <w:rsid w:val="006E5D50"/>
    <w:rsid w:val="006E61AB"/>
    <w:rsid w:val="006E67BA"/>
    <w:rsid w:val="006F45F6"/>
    <w:rsid w:val="006F4B49"/>
    <w:rsid w:val="006F4FDF"/>
    <w:rsid w:val="006F5B13"/>
    <w:rsid w:val="006F673A"/>
    <w:rsid w:val="006F6D3D"/>
    <w:rsid w:val="00700327"/>
    <w:rsid w:val="007004FB"/>
    <w:rsid w:val="00701449"/>
    <w:rsid w:val="007015CE"/>
    <w:rsid w:val="00702FBB"/>
    <w:rsid w:val="007035BE"/>
    <w:rsid w:val="00703CA4"/>
    <w:rsid w:val="00705892"/>
    <w:rsid w:val="00706AC8"/>
    <w:rsid w:val="00706B5F"/>
    <w:rsid w:val="00707221"/>
    <w:rsid w:val="0071138D"/>
    <w:rsid w:val="00712E68"/>
    <w:rsid w:val="007130C9"/>
    <w:rsid w:val="00714444"/>
    <w:rsid w:val="007145FC"/>
    <w:rsid w:val="00715BEA"/>
    <w:rsid w:val="00721681"/>
    <w:rsid w:val="00721BA3"/>
    <w:rsid w:val="007230F9"/>
    <w:rsid w:val="007262FA"/>
    <w:rsid w:val="007306E0"/>
    <w:rsid w:val="007312F0"/>
    <w:rsid w:val="00731C82"/>
    <w:rsid w:val="00731ED1"/>
    <w:rsid w:val="00732A8A"/>
    <w:rsid w:val="00732B62"/>
    <w:rsid w:val="007365DF"/>
    <w:rsid w:val="00737F7C"/>
    <w:rsid w:val="00740EEA"/>
    <w:rsid w:val="00741149"/>
    <w:rsid w:val="007411D7"/>
    <w:rsid w:val="007423B4"/>
    <w:rsid w:val="00745041"/>
    <w:rsid w:val="00745390"/>
    <w:rsid w:val="00745437"/>
    <w:rsid w:val="007458CF"/>
    <w:rsid w:val="00747DB0"/>
    <w:rsid w:val="007555E5"/>
    <w:rsid w:val="0076086D"/>
    <w:rsid w:val="00760F78"/>
    <w:rsid w:val="00762FEE"/>
    <w:rsid w:val="007636CC"/>
    <w:rsid w:val="0076380A"/>
    <w:rsid w:val="007658CA"/>
    <w:rsid w:val="007666AD"/>
    <w:rsid w:val="007705EF"/>
    <w:rsid w:val="00772F54"/>
    <w:rsid w:val="007741A6"/>
    <w:rsid w:val="00775AD0"/>
    <w:rsid w:val="00776D91"/>
    <w:rsid w:val="007809CA"/>
    <w:rsid w:val="0078134D"/>
    <w:rsid w:val="007845A3"/>
    <w:rsid w:val="00785656"/>
    <w:rsid w:val="00787D20"/>
    <w:rsid w:val="00787F49"/>
    <w:rsid w:val="00791F24"/>
    <w:rsid w:val="00794804"/>
    <w:rsid w:val="00794B3A"/>
    <w:rsid w:val="00794C01"/>
    <w:rsid w:val="007A10A9"/>
    <w:rsid w:val="007A2D5C"/>
    <w:rsid w:val="007A3C71"/>
    <w:rsid w:val="007A635C"/>
    <w:rsid w:val="007B33F1"/>
    <w:rsid w:val="007B363C"/>
    <w:rsid w:val="007B4AF8"/>
    <w:rsid w:val="007B6DDA"/>
    <w:rsid w:val="007C0308"/>
    <w:rsid w:val="007C1DCF"/>
    <w:rsid w:val="007C2FF2"/>
    <w:rsid w:val="007C42D1"/>
    <w:rsid w:val="007C5BEE"/>
    <w:rsid w:val="007D07A8"/>
    <w:rsid w:val="007D19E3"/>
    <w:rsid w:val="007D3257"/>
    <w:rsid w:val="007D339D"/>
    <w:rsid w:val="007D4A6A"/>
    <w:rsid w:val="007D6232"/>
    <w:rsid w:val="007D7353"/>
    <w:rsid w:val="007E15AB"/>
    <w:rsid w:val="007E2238"/>
    <w:rsid w:val="007E5B8A"/>
    <w:rsid w:val="007F1A70"/>
    <w:rsid w:val="007F1F99"/>
    <w:rsid w:val="007F2EDF"/>
    <w:rsid w:val="007F3D69"/>
    <w:rsid w:val="007F415B"/>
    <w:rsid w:val="007F4747"/>
    <w:rsid w:val="007F5DF4"/>
    <w:rsid w:val="007F768F"/>
    <w:rsid w:val="0080336E"/>
    <w:rsid w:val="00803579"/>
    <w:rsid w:val="008053B7"/>
    <w:rsid w:val="008066F8"/>
    <w:rsid w:val="00806A5E"/>
    <w:rsid w:val="008074F4"/>
    <w:rsid w:val="0080791D"/>
    <w:rsid w:val="00807E13"/>
    <w:rsid w:val="00810047"/>
    <w:rsid w:val="008104AA"/>
    <w:rsid w:val="008125C8"/>
    <w:rsid w:val="008126B5"/>
    <w:rsid w:val="00813E81"/>
    <w:rsid w:val="00815708"/>
    <w:rsid w:val="008157EE"/>
    <w:rsid w:val="00815ACF"/>
    <w:rsid w:val="00816D71"/>
    <w:rsid w:val="00820C00"/>
    <w:rsid w:val="00821414"/>
    <w:rsid w:val="008220EF"/>
    <w:rsid w:val="00822671"/>
    <w:rsid w:val="00823913"/>
    <w:rsid w:val="00825606"/>
    <w:rsid w:val="00825FF1"/>
    <w:rsid w:val="008347FC"/>
    <w:rsid w:val="0083484F"/>
    <w:rsid w:val="0083493C"/>
    <w:rsid w:val="00836367"/>
    <w:rsid w:val="008422B8"/>
    <w:rsid w:val="00842735"/>
    <w:rsid w:val="00844789"/>
    <w:rsid w:val="0084491D"/>
    <w:rsid w:val="00850234"/>
    <w:rsid w:val="00853D18"/>
    <w:rsid w:val="008547DA"/>
    <w:rsid w:val="00854E0A"/>
    <w:rsid w:val="008550B6"/>
    <w:rsid w:val="008556C3"/>
    <w:rsid w:val="008560F7"/>
    <w:rsid w:val="0085662B"/>
    <w:rsid w:val="0085774D"/>
    <w:rsid w:val="00862092"/>
    <w:rsid w:val="008627FA"/>
    <w:rsid w:val="008631F8"/>
    <w:rsid w:val="0086378E"/>
    <w:rsid w:val="00872998"/>
    <w:rsid w:val="008729CD"/>
    <w:rsid w:val="00873603"/>
    <w:rsid w:val="0087664F"/>
    <w:rsid w:val="00876D7A"/>
    <w:rsid w:val="0087779C"/>
    <w:rsid w:val="00880AEA"/>
    <w:rsid w:val="0088358F"/>
    <w:rsid w:val="00886346"/>
    <w:rsid w:val="00887B40"/>
    <w:rsid w:val="00893C7D"/>
    <w:rsid w:val="00894547"/>
    <w:rsid w:val="00894F7C"/>
    <w:rsid w:val="0089557C"/>
    <w:rsid w:val="008A1D9D"/>
    <w:rsid w:val="008A2C7D"/>
    <w:rsid w:val="008A4652"/>
    <w:rsid w:val="008A6B76"/>
    <w:rsid w:val="008A72F6"/>
    <w:rsid w:val="008B1B6B"/>
    <w:rsid w:val="008B3404"/>
    <w:rsid w:val="008B3A7D"/>
    <w:rsid w:val="008B5096"/>
    <w:rsid w:val="008B50BF"/>
    <w:rsid w:val="008B5D11"/>
    <w:rsid w:val="008B6524"/>
    <w:rsid w:val="008C36B9"/>
    <w:rsid w:val="008C4B23"/>
    <w:rsid w:val="008C621E"/>
    <w:rsid w:val="008C6257"/>
    <w:rsid w:val="008D16D5"/>
    <w:rsid w:val="008D3627"/>
    <w:rsid w:val="008D42D5"/>
    <w:rsid w:val="008D4E85"/>
    <w:rsid w:val="008D560C"/>
    <w:rsid w:val="008D7730"/>
    <w:rsid w:val="008D79F6"/>
    <w:rsid w:val="008E0799"/>
    <w:rsid w:val="008E160E"/>
    <w:rsid w:val="008E18E8"/>
    <w:rsid w:val="008E1979"/>
    <w:rsid w:val="008E2194"/>
    <w:rsid w:val="008E24E8"/>
    <w:rsid w:val="008E2A5C"/>
    <w:rsid w:val="008E3C9F"/>
    <w:rsid w:val="008E4614"/>
    <w:rsid w:val="008E49B8"/>
    <w:rsid w:val="008E5301"/>
    <w:rsid w:val="008E574D"/>
    <w:rsid w:val="008F01C1"/>
    <w:rsid w:val="008F024B"/>
    <w:rsid w:val="008F02A0"/>
    <w:rsid w:val="008F1A27"/>
    <w:rsid w:val="008F2F42"/>
    <w:rsid w:val="008F3C0F"/>
    <w:rsid w:val="008F46D2"/>
    <w:rsid w:val="008F687C"/>
    <w:rsid w:val="008F6E2C"/>
    <w:rsid w:val="008F772E"/>
    <w:rsid w:val="0090055C"/>
    <w:rsid w:val="00900A20"/>
    <w:rsid w:val="00902FC5"/>
    <w:rsid w:val="0090458B"/>
    <w:rsid w:val="0090476A"/>
    <w:rsid w:val="00907082"/>
    <w:rsid w:val="00907E5C"/>
    <w:rsid w:val="00911580"/>
    <w:rsid w:val="0091395A"/>
    <w:rsid w:val="00913DE2"/>
    <w:rsid w:val="00915ABA"/>
    <w:rsid w:val="009177CF"/>
    <w:rsid w:val="00922308"/>
    <w:rsid w:val="00923C5A"/>
    <w:rsid w:val="00924AA2"/>
    <w:rsid w:val="00926B1B"/>
    <w:rsid w:val="00927B38"/>
    <w:rsid w:val="009303D9"/>
    <w:rsid w:val="0093118F"/>
    <w:rsid w:val="00932FAD"/>
    <w:rsid w:val="00933C64"/>
    <w:rsid w:val="00934F0F"/>
    <w:rsid w:val="00934FB5"/>
    <w:rsid w:val="009358C6"/>
    <w:rsid w:val="0094068A"/>
    <w:rsid w:val="0094166E"/>
    <w:rsid w:val="009426FB"/>
    <w:rsid w:val="00942999"/>
    <w:rsid w:val="0094388C"/>
    <w:rsid w:val="00944A39"/>
    <w:rsid w:val="00944F8F"/>
    <w:rsid w:val="00945E7D"/>
    <w:rsid w:val="00946365"/>
    <w:rsid w:val="00947108"/>
    <w:rsid w:val="009472BB"/>
    <w:rsid w:val="00953956"/>
    <w:rsid w:val="0095592E"/>
    <w:rsid w:val="00960735"/>
    <w:rsid w:val="00961E28"/>
    <w:rsid w:val="009631EF"/>
    <w:rsid w:val="00963C9C"/>
    <w:rsid w:val="00963EC9"/>
    <w:rsid w:val="009647F3"/>
    <w:rsid w:val="00964932"/>
    <w:rsid w:val="00970823"/>
    <w:rsid w:val="009710DB"/>
    <w:rsid w:val="0097111C"/>
    <w:rsid w:val="00971371"/>
    <w:rsid w:val="00972203"/>
    <w:rsid w:val="00973ECC"/>
    <w:rsid w:val="00975E48"/>
    <w:rsid w:val="0097683C"/>
    <w:rsid w:val="009772F7"/>
    <w:rsid w:val="0098216F"/>
    <w:rsid w:val="009832A2"/>
    <w:rsid w:val="009853EA"/>
    <w:rsid w:val="009879A5"/>
    <w:rsid w:val="0099533A"/>
    <w:rsid w:val="009A4DC0"/>
    <w:rsid w:val="009A59AD"/>
    <w:rsid w:val="009A7B1E"/>
    <w:rsid w:val="009B20A7"/>
    <w:rsid w:val="009B2390"/>
    <w:rsid w:val="009B34CE"/>
    <w:rsid w:val="009B44A0"/>
    <w:rsid w:val="009B4A10"/>
    <w:rsid w:val="009B4F07"/>
    <w:rsid w:val="009B6459"/>
    <w:rsid w:val="009B79FC"/>
    <w:rsid w:val="009C17D5"/>
    <w:rsid w:val="009C224E"/>
    <w:rsid w:val="009C416F"/>
    <w:rsid w:val="009C584A"/>
    <w:rsid w:val="009C64A6"/>
    <w:rsid w:val="009C6FB1"/>
    <w:rsid w:val="009C7D0C"/>
    <w:rsid w:val="009D0D5E"/>
    <w:rsid w:val="009D1298"/>
    <w:rsid w:val="009D15D3"/>
    <w:rsid w:val="009D2E51"/>
    <w:rsid w:val="009D31B6"/>
    <w:rsid w:val="009D5129"/>
    <w:rsid w:val="009D6270"/>
    <w:rsid w:val="009E0C94"/>
    <w:rsid w:val="009E0E84"/>
    <w:rsid w:val="009E2148"/>
    <w:rsid w:val="009E2B42"/>
    <w:rsid w:val="009E358F"/>
    <w:rsid w:val="009E7625"/>
    <w:rsid w:val="009E7E19"/>
    <w:rsid w:val="009F1D79"/>
    <w:rsid w:val="00A01032"/>
    <w:rsid w:val="00A01AED"/>
    <w:rsid w:val="00A02F6C"/>
    <w:rsid w:val="00A04D35"/>
    <w:rsid w:val="00A04E62"/>
    <w:rsid w:val="00A05542"/>
    <w:rsid w:val="00A059B3"/>
    <w:rsid w:val="00A0638E"/>
    <w:rsid w:val="00A07CA2"/>
    <w:rsid w:val="00A11ED4"/>
    <w:rsid w:val="00A12C7A"/>
    <w:rsid w:val="00A12E60"/>
    <w:rsid w:val="00A17610"/>
    <w:rsid w:val="00A17DF3"/>
    <w:rsid w:val="00A20C0C"/>
    <w:rsid w:val="00A222FA"/>
    <w:rsid w:val="00A264E0"/>
    <w:rsid w:val="00A269D0"/>
    <w:rsid w:val="00A3403F"/>
    <w:rsid w:val="00A350CB"/>
    <w:rsid w:val="00A36029"/>
    <w:rsid w:val="00A36CA9"/>
    <w:rsid w:val="00A37B19"/>
    <w:rsid w:val="00A4082D"/>
    <w:rsid w:val="00A41C5E"/>
    <w:rsid w:val="00A43465"/>
    <w:rsid w:val="00A467AF"/>
    <w:rsid w:val="00A509B0"/>
    <w:rsid w:val="00A51BB7"/>
    <w:rsid w:val="00A5380C"/>
    <w:rsid w:val="00A54292"/>
    <w:rsid w:val="00A55075"/>
    <w:rsid w:val="00A57262"/>
    <w:rsid w:val="00A578E5"/>
    <w:rsid w:val="00A57DDC"/>
    <w:rsid w:val="00A62B2A"/>
    <w:rsid w:val="00A63815"/>
    <w:rsid w:val="00A64A62"/>
    <w:rsid w:val="00A65301"/>
    <w:rsid w:val="00A6680A"/>
    <w:rsid w:val="00A66C53"/>
    <w:rsid w:val="00A701E8"/>
    <w:rsid w:val="00A7587F"/>
    <w:rsid w:val="00A766E3"/>
    <w:rsid w:val="00A80552"/>
    <w:rsid w:val="00A81231"/>
    <w:rsid w:val="00A81E19"/>
    <w:rsid w:val="00A83697"/>
    <w:rsid w:val="00A83DEA"/>
    <w:rsid w:val="00A84270"/>
    <w:rsid w:val="00A8653B"/>
    <w:rsid w:val="00A86D54"/>
    <w:rsid w:val="00A87212"/>
    <w:rsid w:val="00A87D1C"/>
    <w:rsid w:val="00A9105F"/>
    <w:rsid w:val="00A9143B"/>
    <w:rsid w:val="00A95D30"/>
    <w:rsid w:val="00A966C2"/>
    <w:rsid w:val="00A96CFB"/>
    <w:rsid w:val="00A9715C"/>
    <w:rsid w:val="00AA1C98"/>
    <w:rsid w:val="00AA4FF9"/>
    <w:rsid w:val="00AB09F9"/>
    <w:rsid w:val="00AB0B81"/>
    <w:rsid w:val="00AB106B"/>
    <w:rsid w:val="00AB1124"/>
    <w:rsid w:val="00AB3F8F"/>
    <w:rsid w:val="00AC0865"/>
    <w:rsid w:val="00AC0AA0"/>
    <w:rsid w:val="00AC1532"/>
    <w:rsid w:val="00AC3FE1"/>
    <w:rsid w:val="00AC43BC"/>
    <w:rsid w:val="00AC526F"/>
    <w:rsid w:val="00AD143D"/>
    <w:rsid w:val="00AD523D"/>
    <w:rsid w:val="00AD6D78"/>
    <w:rsid w:val="00AD711B"/>
    <w:rsid w:val="00AD7F13"/>
    <w:rsid w:val="00AE0EDC"/>
    <w:rsid w:val="00AE278B"/>
    <w:rsid w:val="00AE3409"/>
    <w:rsid w:val="00AE394E"/>
    <w:rsid w:val="00AE6141"/>
    <w:rsid w:val="00AE70F2"/>
    <w:rsid w:val="00AF03AE"/>
    <w:rsid w:val="00AF0644"/>
    <w:rsid w:val="00AF1621"/>
    <w:rsid w:val="00AF171B"/>
    <w:rsid w:val="00AF2B60"/>
    <w:rsid w:val="00AF2D06"/>
    <w:rsid w:val="00AF4627"/>
    <w:rsid w:val="00AF7C5F"/>
    <w:rsid w:val="00B000D6"/>
    <w:rsid w:val="00B01153"/>
    <w:rsid w:val="00B030E9"/>
    <w:rsid w:val="00B04112"/>
    <w:rsid w:val="00B04D58"/>
    <w:rsid w:val="00B051B1"/>
    <w:rsid w:val="00B07FA9"/>
    <w:rsid w:val="00B11A60"/>
    <w:rsid w:val="00B15EE2"/>
    <w:rsid w:val="00B210A8"/>
    <w:rsid w:val="00B220A8"/>
    <w:rsid w:val="00B22613"/>
    <w:rsid w:val="00B22B51"/>
    <w:rsid w:val="00B25636"/>
    <w:rsid w:val="00B26CBC"/>
    <w:rsid w:val="00B302D8"/>
    <w:rsid w:val="00B34F56"/>
    <w:rsid w:val="00B3698D"/>
    <w:rsid w:val="00B410C5"/>
    <w:rsid w:val="00B41B8A"/>
    <w:rsid w:val="00B42D1F"/>
    <w:rsid w:val="00B4310D"/>
    <w:rsid w:val="00B4386D"/>
    <w:rsid w:val="00B43C90"/>
    <w:rsid w:val="00B43DF2"/>
    <w:rsid w:val="00B43EC6"/>
    <w:rsid w:val="00B44A76"/>
    <w:rsid w:val="00B471AE"/>
    <w:rsid w:val="00B51D63"/>
    <w:rsid w:val="00B54C97"/>
    <w:rsid w:val="00B54FBF"/>
    <w:rsid w:val="00B55A1F"/>
    <w:rsid w:val="00B5615C"/>
    <w:rsid w:val="00B625EE"/>
    <w:rsid w:val="00B6439B"/>
    <w:rsid w:val="00B64A7A"/>
    <w:rsid w:val="00B6606A"/>
    <w:rsid w:val="00B70CBF"/>
    <w:rsid w:val="00B74CE8"/>
    <w:rsid w:val="00B768D1"/>
    <w:rsid w:val="00B769D2"/>
    <w:rsid w:val="00B770CB"/>
    <w:rsid w:val="00B82102"/>
    <w:rsid w:val="00B824D2"/>
    <w:rsid w:val="00B83C14"/>
    <w:rsid w:val="00B87F8F"/>
    <w:rsid w:val="00B9125E"/>
    <w:rsid w:val="00B922FA"/>
    <w:rsid w:val="00B953E9"/>
    <w:rsid w:val="00B958BD"/>
    <w:rsid w:val="00B97293"/>
    <w:rsid w:val="00B97594"/>
    <w:rsid w:val="00BA1025"/>
    <w:rsid w:val="00BA4BDE"/>
    <w:rsid w:val="00BA5BFD"/>
    <w:rsid w:val="00BA69C6"/>
    <w:rsid w:val="00BA6D7F"/>
    <w:rsid w:val="00BA7030"/>
    <w:rsid w:val="00BB0912"/>
    <w:rsid w:val="00BB1CB6"/>
    <w:rsid w:val="00BB1E84"/>
    <w:rsid w:val="00BB2B04"/>
    <w:rsid w:val="00BB425B"/>
    <w:rsid w:val="00BC3420"/>
    <w:rsid w:val="00BC3B77"/>
    <w:rsid w:val="00BC3C84"/>
    <w:rsid w:val="00BC3FBF"/>
    <w:rsid w:val="00BC76E5"/>
    <w:rsid w:val="00BC7CE6"/>
    <w:rsid w:val="00BD02A9"/>
    <w:rsid w:val="00BD1D73"/>
    <w:rsid w:val="00BD3542"/>
    <w:rsid w:val="00BD3E3C"/>
    <w:rsid w:val="00BD541C"/>
    <w:rsid w:val="00BD670B"/>
    <w:rsid w:val="00BD74E5"/>
    <w:rsid w:val="00BD76FA"/>
    <w:rsid w:val="00BE1773"/>
    <w:rsid w:val="00BE1F98"/>
    <w:rsid w:val="00BE1FFB"/>
    <w:rsid w:val="00BE3C57"/>
    <w:rsid w:val="00BE4BCB"/>
    <w:rsid w:val="00BE6E86"/>
    <w:rsid w:val="00BE7D3C"/>
    <w:rsid w:val="00BF17E5"/>
    <w:rsid w:val="00BF473E"/>
    <w:rsid w:val="00BF5900"/>
    <w:rsid w:val="00BF5B97"/>
    <w:rsid w:val="00BF5FF6"/>
    <w:rsid w:val="00BF72DA"/>
    <w:rsid w:val="00C0207F"/>
    <w:rsid w:val="00C0361E"/>
    <w:rsid w:val="00C05BBA"/>
    <w:rsid w:val="00C1079B"/>
    <w:rsid w:val="00C130E3"/>
    <w:rsid w:val="00C158F8"/>
    <w:rsid w:val="00C15A2F"/>
    <w:rsid w:val="00C16117"/>
    <w:rsid w:val="00C166B9"/>
    <w:rsid w:val="00C178A9"/>
    <w:rsid w:val="00C2109F"/>
    <w:rsid w:val="00C219B0"/>
    <w:rsid w:val="00C21E49"/>
    <w:rsid w:val="00C2244C"/>
    <w:rsid w:val="00C2304C"/>
    <w:rsid w:val="00C24501"/>
    <w:rsid w:val="00C26686"/>
    <w:rsid w:val="00C27482"/>
    <w:rsid w:val="00C27BE2"/>
    <w:rsid w:val="00C30630"/>
    <w:rsid w:val="00C3075A"/>
    <w:rsid w:val="00C32204"/>
    <w:rsid w:val="00C3310B"/>
    <w:rsid w:val="00C345A8"/>
    <w:rsid w:val="00C348D1"/>
    <w:rsid w:val="00C36CC1"/>
    <w:rsid w:val="00C40065"/>
    <w:rsid w:val="00C404F1"/>
    <w:rsid w:val="00C4079E"/>
    <w:rsid w:val="00C40D48"/>
    <w:rsid w:val="00C457DF"/>
    <w:rsid w:val="00C46E99"/>
    <w:rsid w:val="00C50017"/>
    <w:rsid w:val="00C513EA"/>
    <w:rsid w:val="00C54F4D"/>
    <w:rsid w:val="00C559AA"/>
    <w:rsid w:val="00C60C9F"/>
    <w:rsid w:val="00C618CB"/>
    <w:rsid w:val="00C6370E"/>
    <w:rsid w:val="00C64B8E"/>
    <w:rsid w:val="00C64F0C"/>
    <w:rsid w:val="00C65810"/>
    <w:rsid w:val="00C66685"/>
    <w:rsid w:val="00C677D2"/>
    <w:rsid w:val="00C7370B"/>
    <w:rsid w:val="00C73CA6"/>
    <w:rsid w:val="00C73CFF"/>
    <w:rsid w:val="00C76061"/>
    <w:rsid w:val="00C80645"/>
    <w:rsid w:val="00C916AC"/>
    <w:rsid w:val="00C919A4"/>
    <w:rsid w:val="00C91FFC"/>
    <w:rsid w:val="00C93505"/>
    <w:rsid w:val="00C9354C"/>
    <w:rsid w:val="00C97009"/>
    <w:rsid w:val="00C97231"/>
    <w:rsid w:val="00C975F5"/>
    <w:rsid w:val="00C976C5"/>
    <w:rsid w:val="00CA11A1"/>
    <w:rsid w:val="00CA1E74"/>
    <w:rsid w:val="00CA2DCD"/>
    <w:rsid w:val="00CA4392"/>
    <w:rsid w:val="00CA489B"/>
    <w:rsid w:val="00CA498B"/>
    <w:rsid w:val="00CA4CB8"/>
    <w:rsid w:val="00CA5D9F"/>
    <w:rsid w:val="00CA6C6C"/>
    <w:rsid w:val="00CA725B"/>
    <w:rsid w:val="00CA764A"/>
    <w:rsid w:val="00CB209B"/>
    <w:rsid w:val="00CB226F"/>
    <w:rsid w:val="00CB29B0"/>
    <w:rsid w:val="00CB3147"/>
    <w:rsid w:val="00CB331A"/>
    <w:rsid w:val="00CB5E74"/>
    <w:rsid w:val="00CB76EB"/>
    <w:rsid w:val="00CC0851"/>
    <w:rsid w:val="00CC0C26"/>
    <w:rsid w:val="00CC1A5C"/>
    <w:rsid w:val="00CC393F"/>
    <w:rsid w:val="00CC39E0"/>
    <w:rsid w:val="00CC3F03"/>
    <w:rsid w:val="00CC4123"/>
    <w:rsid w:val="00CC4639"/>
    <w:rsid w:val="00CC6F8F"/>
    <w:rsid w:val="00CC743B"/>
    <w:rsid w:val="00CC774C"/>
    <w:rsid w:val="00CD0FD4"/>
    <w:rsid w:val="00CD46C6"/>
    <w:rsid w:val="00CD59FF"/>
    <w:rsid w:val="00CD5CB9"/>
    <w:rsid w:val="00CD6029"/>
    <w:rsid w:val="00CD6805"/>
    <w:rsid w:val="00CD7786"/>
    <w:rsid w:val="00CD77F5"/>
    <w:rsid w:val="00CE3015"/>
    <w:rsid w:val="00CE339C"/>
    <w:rsid w:val="00CE3D9D"/>
    <w:rsid w:val="00CE5AF7"/>
    <w:rsid w:val="00CE6F89"/>
    <w:rsid w:val="00CF0870"/>
    <w:rsid w:val="00CF0BCD"/>
    <w:rsid w:val="00CF0D25"/>
    <w:rsid w:val="00CF13A0"/>
    <w:rsid w:val="00CF2CEE"/>
    <w:rsid w:val="00CF3402"/>
    <w:rsid w:val="00CF6161"/>
    <w:rsid w:val="00CF6349"/>
    <w:rsid w:val="00D01146"/>
    <w:rsid w:val="00D02E46"/>
    <w:rsid w:val="00D04BCA"/>
    <w:rsid w:val="00D07D90"/>
    <w:rsid w:val="00D1070A"/>
    <w:rsid w:val="00D11B6E"/>
    <w:rsid w:val="00D13F81"/>
    <w:rsid w:val="00D14D84"/>
    <w:rsid w:val="00D16B87"/>
    <w:rsid w:val="00D17419"/>
    <w:rsid w:val="00D20F0D"/>
    <w:rsid w:val="00D2176E"/>
    <w:rsid w:val="00D21A46"/>
    <w:rsid w:val="00D23516"/>
    <w:rsid w:val="00D235CF"/>
    <w:rsid w:val="00D250D5"/>
    <w:rsid w:val="00D25221"/>
    <w:rsid w:val="00D25EB2"/>
    <w:rsid w:val="00D26604"/>
    <w:rsid w:val="00D27326"/>
    <w:rsid w:val="00D27446"/>
    <w:rsid w:val="00D27C00"/>
    <w:rsid w:val="00D31215"/>
    <w:rsid w:val="00D31324"/>
    <w:rsid w:val="00D32073"/>
    <w:rsid w:val="00D33E24"/>
    <w:rsid w:val="00D33FAA"/>
    <w:rsid w:val="00D353F3"/>
    <w:rsid w:val="00D364D4"/>
    <w:rsid w:val="00D370EE"/>
    <w:rsid w:val="00D404C5"/>
    <w:rsid w:val="00D40E8E"/>
    <w:rsid w:val="00D43571"/>
    <w:rsid w:val="00D4594D"/>
    <w:rsid w:val="00D46FA0"/>
    <w:rsid w:val="00D524C2"/>
    <w:rsid w:val="00D52F12"/>
    <w:rsid w:val="00D53D20"/>
    <w:rsid w:val="00D559C2"/>
    <w:rsid w:val="00D55C42"/>
    <w:rsid w:val="00D57C22"/>
    <w:rsid w:val="00D57DC6"/>
    <w:rsid w:val="00D57E9C"/>
    <w:rsid w:val="00D6060A"/>
    <w:rsid w:val="00D6223F"/>
    <w:rsid w:val="00D62FF6"/>
    <w:rsid w:val="00D632BE"/>
    <w:rsid w:val="00D63428"/>
    <w:rsid w:val="00D6449B"/>
    <w:rsid w:val="00D64B9B"/>
    <w:rsid w:val="00D66CD0"/>
    <w:rsid w:val="00D711DF"/>
    <w:rsid w:val="00D715DF"/>
    <w:rsid w:val="00D717B0"/>
    <w:rsid w:val="00D72D06"/>
    <w:rsid w:val="00D7522C"/>
    <w:rsid w:val="00D7536F"/>
    <w:rsid w:val="00D76668"/>
    <w:rsid w:val="00D7700F"/>
    <w:rsid w:val="00D8024D"/>
    <w:rsid w:val="00D81326"/>
    <w:rsid w:val="00D837EE"/>
    <w:rsid w:val="00D83E02"/>
    <w:rsid w:val="00D86500"/>
    <w:rsid w:val="00D87870"/>
    <w:rsid w:val="00D913D1"/>
    <w:rsid w:val="00D929AA"/>
    <w:rsid w:val="00D95EC4"/>
    <w:rsid w:val="00DA392D"/>
    <w:rsid w:val="00DA4CBC"/>
    <w:rsid w:val="00DA7F60"/>
    <w:rsid w:val="00DB123E"/>
    <w:rsid w:val="00DB19A2"/>
    <w:rsid w:val="00DB262F"/>
    <w:rsid w:val="00DB5907"/>
    <w:rsid w:val="00DB5F00"/>
    <w:rsid w:val="00DC0888"/>
    <w:rsid w:val="00DC2D1F"/>
    <w:rsid w:val="00DC5738"/>
    <w:rsid w:val="00DD3B48"/>
    <w:rsid w:val="00DE15A8"/>
    <w:rsid w:val="00DE1B52"/>
    <w:rsid w:val="00DE1BD7"/>
    <w:rsid w:val="00DE400B"/>
    <w:rsid w:val="00DE4251"/>
    <w:rsid w:val="00DE46EE"/>
    <w:rsid w:val="00DE5522"/>
    <w:rsid w:val="00DE5A36"/>
    <w:rsid w:val="00DE6478"/>
    <w:rsid w:val="00DE6DA8"/>
    <w:rsid w:val="00DF048C"/>
    <w:rsid w:val="00DF0C65"/>
    <w:rsid w:val="00DF18BB"/>
    <w:rsid w:val="00DF23CB"/>
    <w:rsid w:val="00DF519F"/>
    <w:rsid w:val="00DF7C53"/>
    <w:rsid w:val="00DF7D2A"/>
    <w:rsid w:val="00DF7EC9"/>
    <w:rsid w:val="00E01E9E"/>
    <w:rsid w:val="00E04B81"/>
    <w:rsid w:val="00E063FE"/>
    <w:rsid w:val="00E06694"/>
    <w:rsid w:val="00E07308"/>
    <w:rsid w:val="00E07383"/>
    <w:rsid w:val="00E135BB"/>
    <w:rsid w:val="00E161A7"/>
    <w:rsid w:val="00E165BC"/>
    <w:rsid w:val="00E17287"/>
    <w:rsid w:val="00E21E5F"/>
    <w:rsid w:val="00E225DF"/>
    <w:rsid w:val="00E23159"/>
    <w:rsid w:val="00E238BB"/>
    <w:rsid w:val="00E2502A"/>
    <w:rsid w:val="00E26895"/>
    <w:rsid w:val="00E35351"/>
    <w:rsid w:val="00E35C3C"/>
    <w:rsid w:val="00E374AB"/>
    <w:rsid w:val="00E37858"/>
    <w:rsid w:val="00E37CEE"/>
    <w:rsid w:val="00E407F4"/>
    <w:rsid w:val="00E416C0"/>
    <w:rsid w:val="00E440F8"/>
    <w:rsid w:val="00E445C8"/>
    <w:rsid w:val="00E5198E"/>
    <w:rsid w:val="00E53E08"/>
    <w:rsid w:val="00E54B59"/>
    <w:rsid w:val="00E5554B"/>
    <w:rsid w:val="00E57096"/>
    <w:rsid w:val="00E5727D"/>
    <w:rsid w:val="00E57BB0"/>
    <w:rsid w:val="00E60B84"/>
    <w:rsid w:val="00E61E12"/>
    <w:rsid w:val="00E633CE"/>
    <w:rsid w:val="00E65113"/>
    <w:rsid w:val="00E66F50"/>
    <w:rsid w:val="00E6750F"/>
    <w:rsid w:val="00E70318"/>
    <w:rsid w:val="00E70347"/>
    <w:rsid w:val="00E7596C"/>
    <w:rsid w:val="00E7727E"/>
    <w:rsid w:val="00E81267"/>
    <w:rsid w:val="00E827F8"/>
    <w:rsid w:val="00E83C0E"/>
    <w:rsid w:val="00E83F37"/>
    <w:rsid w:val="00E847D3"/>
    <w:rsid w:val="00E84E0F"/>
    <w:rsid w:val="00E856A3"/>
    <w:rsid w:val="00E878F2"/>
    <w:rsid w:val="00E90755"/>
    <w:rsid w:val="00E9142E"/>
    <w:rsid w:val="00E9316E"/>
    <w:rsid w:val="00E957C7"/>
    <w:rsid w:val="00E96590"/>
    <w:rsid w:val="00EA0623"/>
    <w:rsid w:val="00EA3ABA"/>
    <w:rsid w:val="00EA3D50"/>
    <w:rsid w:val="00EA3F49"/>
    <w:rsid w:val="00EA50E2"/>
    <w:rsid w:val="00EA5A05"/>
    <w:rsid w:val="00EA6834"/>
    <w:rsid w:val="00EA7181"/>
    <w:rsid w:val="00EA76AD"/>
    <w:rsid w:val="00EB07AC"/>
    <w:rsid w:val="00EB2B75"/>
    <w:rsid w:val="00EB4202"/>
    <w:rsid w:val="00EB4234"/>
    <w:rsid w:val="00EB46B6"/>
    <w:rsid w:val="00EB6CF9"/>
    <w:rsid w:val="00EC27D7"/>
    <w:rsid w:val="00EC47C9"/>
    <w:rsid w:val="00EC4C95"/>
    <w:rsid w:val="00ED0149"/>
    <w:rsid w:val="00ED1D48"/>
    <w:rsid w:val="00ED25F1"/>
    <w:rsid w:val="00ED3452"/>
    <w:rsid w:val="00ED3555"/>
    <w:rsid w:val="00ED36B1"/>
    <w:rsid w:val="00ED4DD2"/>
    <w:rsid w:val="00ED7EA5"/>
    <w:rsid w:val="00ED7ED2"/>
    <w:rsid w:val="00EE5414"/>
    <w:rsid w:val="00EE5E5C"/>
    <w:rsid w:val="00EE5F5C"/>
    <w:rsid w:val="00EE6F67"/>
    <w:rsid w:val="00EF5636"/>
    <w:rsid w:val="00EF7DE3"/>
    <w:rsid w:val="00F00BEA"/>
    <w:rsid w:val="00F0202E"/>
    <w:rsid w:val="00F02810"/>
    <w:rsid w:val="00F03103"/>
    <w:rsid w:val="00F035E4"/>
    <w:rsid w:val="00F03C8C"/>
    <w:rsid w:val="00F03D13"/>
    <w:rsid w:val="00F04C37"/>
    <w:rsid w:val="00F06690"/>
    <w:rsid w:val="00F07431"/>
    <w:rsid w:val="00F07FE0"/>
    <w:rsid w:val="00F12A41"/>
    <w:rsid w:val="00F13999"/>
    <w:rsid w:val="00F141C4"/>
    <w:rsid w:val="00F1469A"/>
    <w:rsid w:val="00F15211"/>
    <w:rsid w:val="00F152D7"/>
    <w:rsid w:val="00F15B10"/>
    <w:rsid w:val="00F20625"/>
    <w:rsid w:val="00F20C4C"/>
    <w:rsid w:val="00F2187C"/>
    <w:rsid w:val="00F23C5E"/>
    <w:rsid w:val="00F240C2"/>
    <w:rsid w:val="00F24961"/>
    <w:rsid w:val="00F24C54"/>
    <w:rsid w:val="00F26E86"/>
    <w:rsid w:val="00F271DE"/>
    <w:rsid w:val="00F3191C"/>
    <w:rsid w:val="00F36DB2"/>
    <w:rsid w:val="00F36F48"/>
    <w:rsid w:val="00F413E0"/>
    <w:rsid w:val="00F42A47"/>
    <w:rsid w:val="00F434A4"/>
    <w:rsid w:val="00F43B3E"/>
    <w:rsid w:val="00F45699"/>
    <w:rsid w:val="00F45783"/>
    <w:rsid w:val="00F459BA"/>
    <w:rsid w:val="00F46298"/>
    <w:rsid w:val="00F47450"/>
    <w:rsid w:val="00F47B68"/>
    <w:rsid w:val="00F51213"/>
    <w:rsid w:val="00F5358D"/>
    <w:rsid w:val="00F54D51"/>
    <w:rsid w:val="00F6049A"/>
    <w:rsid w:val="00F627DA"/>
    <w:rsid w:val="00F63D1C"/>
    <w:rsid w:val="00F6673D"/>
    <w:rsid w:val="00F67E35"/>
    <w:rsid w:val="00F70936"/>
    <w:rsid w:val="00F711A1"/>
    <w:rsid w:val="00F7184C"/>
    <w:rsid w:val="00F71BFC"/>
    <w:rsid w:val="00F725D2"/>
    <w:rsid w:val="00F7288F"/>
    <w:rsid w:val="00F729F2"/>
    <w:rsid w:val="00F73D05"/>
    <w:rsid w:val="00F750C3"/>
    <w:rsid w:val="00F7752D"/>
    <w:rsid w:val="00F80B8E"/>
    <w:rsid w:val="00F81E9A"/>
    <w:rsid w:val="00F827F1"/>
    <w:rsid w:val="00F836E6"/>
    <w:rsid w:val="00F847A6"/>
    <w:rsid w:val="00F84920"/>
    <w:rsid w:val="00F9133C"/>
    <w:rsid w:val="00F9283C"/>
    <w:rsid w:val="00F93A2B"/>
    <w:rsid w:val="00F9441B"/>
    <w:rsid w:val="00F96E2A"/>
    <w:rsid w:val="00F96F8B"/>
    <w:rsid w:val="00F9746E"/>
    <w:rsid w:val="00F97E1A"/>
    <w:rsid w:val="00FA4C32"/>
    <w:rsid w:val="00FA55BD"/>
    <w:rsid w:val="00FA6902"/>
    <w:rsid w:val="00FA7DFF"/>
    <w:rsid w:val="00FB19A9"/>
    <w:rsid w:val="00FB2A8C"/>
    <w:rsid w:val="00FB46B6"/>
    <w:rsid w:val="00FB51F7"/>
    <w:rsid w:val="00FB5E89"/>
    <w:rsid w:val="00FC16A1"/>
    <w:rsid w:val="00FC3CDE"/>
    <w:rsid w:val="00FC45D9"/>
    <w:rsid w:val="00FC7C45"/>
    <w:rsid w:val="00FC7D79"/>
    <w:rsid w:val="00FD0775"/>
    <w:rsid w:val="00FD1369"/>
    <w:rsid w:val="00FD2F4D"/>
    <w:rsid w:val="00FD373F"/>
    <w:rsid w:val="00FE2494"/>
    <w:rsid w:val="00FE2AE2"/>
    <w:rsid w:val="00FE40BA"/>
    <w:rsid w:val="00FE456A"/>
    <w:rsid w:val="00FE7114"/>
    <w:rsid w:val="00FF0356"/>
    <w:rsid w:val="00FF09F4"/>
    <w:rsid w:val="00FF4F72"/>
    <w:rsid w:val="00FF5207"/>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 w:type="character" w:styleId="Hyperlink">
    <w:name w:val="Hyperlink"/>
    <w:basedOn w:val="DefaultParagraphFont"/>
    <w:unhideWhenUsed/>
    <w:rsid w:val="00D913D1"/>
    <w:rPr>
      <w:color w:val="0563C1" w:themeColor="hyperlink"/>
      <w:u w:val="single"/>
    </w:rPr>
  </w:style>
  <w:style w:type="character" w:styleId="UnresolvedMention">
    <w:name w:val="Unresolved Mention"/>
    <w:basedOn w:val="DefaultParagraphFont"/>
    <w:uiPriority w:val="99"/>
    <w:semiHidden/>
    <w:unhideWhenUsed/>
    <w:rsid w:val="00E519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38993891">
      <w:bodyDiv w:val="1"/>
      <w:marLeft w:val="0"/>
      <w:marRight w:val="0"/>
      <w:marTop w:val="0"/>
      <w:marBottom w:val="0"/>
      <w:divBdr>
        <w:top w:val="none" w:sz="0" w:space="0" w:color="auto"/>
        <w:left w:val="none" w:sz="0" w:space="0" w:color="auto"/>
        <w:bottom w:val="none" w:sz="0" w:space="0" w:color="auto"/>
        <w:right w:val="none" w:sz="0" w:space="0" w:color="auto"/>
      </w:divBdr>
      <w:divsChild>
        <w:div w:id="2079091382">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hyperlink" Target="https://github.com/semiangel/XDSchain.git" TargetMode="External"/><Relationship Id="rId7" Type="http://schemas.openxmlformats.org/officeDocument/2006/relationships/endnotes" Target="endnotes.xml"/><Relationship Id="rId12" Type="http://schemas.openxmlformats.org/officeDocument/2006/relationships/image" Target="media/image3.png"/><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microsoft.com/office/2011/relationships/people" Target="people.xml"/><Relationship Id="rId10" Type="http://schemas.openxmlformats.org/officeDocument/2006/relationships/image" Target="media/image1.emf"/><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image" Target="media/image5.png"/><Relationship Id="rId22"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0-25T04:28:35.241"/>
    </inkml:context>
    <inkml:brush xml:id="br0">
      <inkml:brushProperty name="width" value="0.08577" units="cm"/>
      <inkml:brushProperty name="height" value="0.08577" units="cm"/>
    </inkml:brush>
  </inkml:definitions>
  <inkml:trace contextRef="#ctx0" brushRef="#br0">20 38 8230,'-5'-5'2436,"4"1"-1981,-7 4-465,7 0 282,-3 0-24,4-5-874,0 4-231,0-3 181,0 0 0,4 2 489,2-5 1,-1 5 186,2-1 0,-1 2 0,3 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73A10-AACB-46C9-B815-21EB6635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7</TotalTime>
  <Pages>11</Pages>
  <Words>13762</Words>
  <Characters>78445</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2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attanasak Mongkolwat</cp:lastModifiedBy>
  <cp:revision>74</cp:revision>
  <cp:lastPrinted>2020-08-09T07:53:00Z</cp:lastPrinted>
  <dcterms:created xsi:type="dcterms:W3CDTF">2021-03-23T18:34:00Z</dcterms:created>
  <dcterms:modified xsi:type="dcterms:W3CDTF">2021-04-15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